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017EF" w14:textId="77777777" w:rsidR="00C95032" w:rsidRPr="00247086" w:rsidRDefault="00A75447">
      <w:r w:rsidRPr="00247086">
        <w:t>Big questions:</w:t>
      </w:r>
    </w:p>
    <w:p w14:paraId="6D7330D2" w14:textId="77777777" w:rsidR="00A14E06" w:rsidRPr="00247086" w:rsidRDefault="00A14E06" w:rsidP="00A14E06">
      <w:pPr>
        <w:pStyle w:val="ListParagraph"/>
        <w:numPr>
          <w:ilvl w:val="0"/>
          <w:numId w:val="5"/>
        </w:numPr>
      </w:pPr>
      <w:r w:rsidRPr="00247086">
        <w:t>Do we incorporate any other data – change in height growth with reproductive onset, change in shoot extension (or new shoot leaf area). Many other factors also shift with plant age.</w:t>
      </w:r>
    </w:p>
    <w:p w14:paraId="7724D203" w14:textId="77777777" w:rsidR="00C95032" w:rsidRPr="00247086" w:rsidRDefault="00C95032" w:rsidP="00E401CD">
      <w:pPr>
        <w:pStyle w:val="Heading1"/>
        <w:rPr>
          <w:rFonts w:asciiTheme="minorHAnsi" w:hAnsiTheme="minorHAnsi"/>
          <w:sz w:val="22"/>
          <w:szCs w:val="22"/>
        </w:rPr>
      </w:pPr>
      <w:r w:rsidRPr="00653D39">
        <w:rPr>
          <w:rFonts w:asciiTheme="minorHAnsi" w:hAnsiTheme="minorHAnsi"/>
          <w:sz w:val="28"/>
          <w:szCs w:val="22"/>
        </w:rPr>
        <w:t>Introduction</w:t>
      </w:r>
    </w:p>
    <w:p w14:paraId="16CC6F22" w14:textId="53D195D7" w:rsidR="00B86764" w:rsidRPr="00247086" w:rsidRDefault="00B86764" w:rsidP="00653D39">
      <w:pPr>
        <w:spacing w:after="240" w:line="240" w:lineRule="auto"/>
      </w:pPr>
      <w:r w:rsidRPr="00247086">
        <w:t xml:space="preserve">A fundamental trade-off faced by all organisms is how to partition available energy into growth versus reproduction </w:t>
      </w:r>
      <w:r w:rsidRPr="00247086">
        <w:fldChar w:fldCharType="begin"/>
      </w:r>
      <w:r w:rsidRPr="00247086">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247086">
        <w:fldChar w:fldCharType="separate"/>
      </w:r>
      <w:r w:rsidRPr="00247086">
        <w:rPr>
          <w:rFonts w:cs="Times New Roman"/>
        </w:rPr>
        <w:t>(</w:t>
      </w:r>
      <w:proofErr w:type="spellStart"/>
      <w:r w:rsidRPr="00247086">
        <w:rPr>
          <w:rFonts w:cs="Times New Roman"/>
        </w:rPr>
        <w:t>Obeso</w:t>
      </w:r>
      <w:proofErr w:type="spellEnd"/>
      <w:r w:rsidRPr="00247086">
        <w:rPr>
          <w:rFonts w:cs="Times New Roman"/>
        </w:rPr>
        <w:t xml:space="preserve"> 2002; Wright </w:t>
      </w:r>
      <w:r w:rsidRPr="00247086">
        <w:rPr>
          <w:rFonts w:cs="Times New Roman"/>
          <w:i/>
          <w:iCs/>
        </w:rPr>
        <w:t>et al.</w:t>
      </w:r>
      <w:r w:rsidRPr="00247086">
        <w:rPr>
          <w:rFonts w:cs="Times New Roman"/>
        </w:rPr>
        <w:t xml:space="preserve"> 2005; Weiner </w:t>
      </w:r>
      <w:r w:rsidRPr="00247086">
        <w:rPr>
          <w:rFonts w:cs="Times New Roman"/>
          <w:i/>
          <w:iCs/>
        </w:rPr>
        <w:t>et al.</w:t>
      </w:r>
      <w:r w:rsidRPr="00247086">
        <w:rPr>
          <w:rFonts w:cs="Times New Roman"/>
        </w:rPr>
        <w:t xml:space="preserve"> 2009; Wenk &amp; Falster 2015)</w:t>
      </w:r>
      <w:r w:rsidRPr="00247086">
        <w:fldChar w:fldCharType="end"/>
      </w:r>
      <w:r w:rsidRPr="00247086">
        <w:t xml:space="preserve">. Greater investment in growth translates to more rapid height increases and greater leaf area, resulting in greater access to light and higher photosynthetic yield, in turn leading to improved competitive outcomes and consequently higher survival </w:t>
      </w:r>
      <w:r w:rsidRPr="00247086">
        <w:fldChar w:fldCharType="begin"/>
      </w:r>
      <w:r w:rsidRPr="00247086">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Pr="00247086">
        <w:fldChar w:fldCharType="separate"/>
      </w:r>
      <w:r w:rsidRPr="00247086">
        <w:rPr>
          <w:rFonts w:cs="Times New Roman"/>
        </w:rPr>
        <w:t xml:space="preserve">(Wright </w:t>
      </w:r>
      <w:r w:rsidRPr="00247086">
        <w:rPr>
          <w:rFonts w:cs="Times New Roman"/>
          <w:i/>
          <w:iCs/>
        </w:rPr>
        <w:t>et al.</w:t>
      </w:r>
      <w:r w:rsidRPr="00247086">
        <w:rPr>
          <w:rFonts w:cs="Times New Roman"/>
        </w:rPr>
        <w:t xml:space="preserve"> 2010)</w:t>
      </w:r>
      <w:r w:rsidRPr="00247086">
        <w:fldChar w:fldCharType="end"/>
      </w:r>
      <w:r w:rsidRPr="00247086">
        <w:t>. In contrast, reproductive production directly and immediately increases f</w:t>
      </w:r>
      <w:r w:rsidRPr="00247086">
        <w:t xml:space="preserve">itness through seed production, but will have a future negative effect of plant growth. </w:t>
      </w:r>
      <w:r w:rsidR="005672DE" w:rsidRPr="00247086">
        <w:t xml:space="preserve">Quantifying the lifetime pattern of </w:t>
      </w:r>
      <w:r w:rsidRPr="00247086">
        <w:t xml:space="preserve">a plant’s </w:t>
      </w:r>
      <w:r w:rsidR="005672DE" w:rsidRPr="00247086">
        <w:t>investment in</w:t>
      </w:r>
      <w:r w:rsidRPr="00247086">
        <w:t>to</w:t>
      </w:r>
      <w:r w:rsidR="005672DE" w:rsidRPr="00247086">
        <w:t xml:space="preserve"> vegetative versus reproductive tissues is a prerequisite to diverse research questions including </w:t>
      </w:r>
      <w:r w:rsidR="00B006ED">
        <w:t xml:space="preserve">constructive life history tables, </w:t>
      </w:r>
      <w:r w:rsidR="005672DE" w:rsidRPr="00247086">
        <w:t xml:space="preserve">parameterizing growth models, modelling global energy sinks, and describing what tissue types are present to consumers and decomposers within an ecosystem. </w:t>
      </w:r>
    </w:p>
    <w:p w14:paraId="649FA304" w14:textId="5B3DB4C8" w:rsidR="00653D39" w:rsidRPr="00653D39" w:rsidRDefault="00653D39" w:rsidP="00653D39">
      <w:pPr>
        <w:pStyle w:val="Heading2"/>
        <w:rPr>
          <w:sz w:val="22"/>
          <w:szCs w:val="22"/>
        </w:rPr>
      </w:pPr>
      <w:r w:rsidRPr="00653D39">
        <w:rPr>
          <w:sz w:val="22"/>
          <w:szCs w:val="22"/>
        </w:rPr>
        <w:t>Reproductive allocation</w:t>
      </w:r>
    </w:p>
    <w:p w14:paraId="4A91C43A" w14:textId="633BED10" w:rsidR="00B86764" w:rsidRPr="00247086" w:rsidRDefault="00B86764" w:rsidP="00653D39">
      <w:pPr>
        <w:spacing w:after="240" w:line="240" w:lineRule="auto"/>
      </w:pPr>
      <w:r w:rsidRPr="00247086">
        <w:t xml:space="preserve">The growth-reproduction trade-off is most frequently quantified as reproductive allocation (RA), the proportion of surplus energy that is invested in reproduction (versus growth, storage, and defence) in a given year </w:t>
      </w:r>
      <w:r w:rsidRPr="00247086">
        <w:fldChar w:fldCharType="begin"/>
      </w:r>
      <w:r w:rsidRPr="00247086">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Pr="00247086">
        <w:fldChar w:fldCharType="separate"/>
      </w:r>
      <w:r w:rsidRPr="00247086">
        <w:rPr>
          <w:rFonts w:cs="Times New Roman"/>
        </w:rPr>
        <w:t>(</w:t>
      </w:r>
      <w:proofErr w:type="spellStart"/>
      <w:r w:rsidRPr="00247086">
        <w:rPr>
          <w:rFonts w:cs="Times New Roman"/>
        </w:rPr>
        <w:t>Thornley</w:t>
      </w:r>
      <w:proofErr w:type="spellEnd"/>
      <w:r w:rsidRPr="00247086">
        <w:rPr>
          <w:rFonts w:cs="Times New Roman"/>
        </w:rPr>
        <w:t xml:space="preserve"> 1972; de Wit 1978; Kozlowski 1992; </w:t>
      </w:r>
      <w:proofErr w:type="spellStart"/>
      <w:r w:rsidRPr="00247086">
        <w:rPr>
          <w:rFonts w:cs="Times New Roman"/>
        </w:rPr>
        <w:t>Mäkelä</w:t>
      </w:r>
      <w:proofErr w:type="spellEnd"/>
      <w:r w:rsidRPr="00247086">
        <w:rPr>
          <w:rFonts w:cs="Times New Roman"/>
        </w:rPr>
        <w:t xml:space="preserve"> 1997)</w:t>
      </w:r>
      <w:r w:rsidRPr="00247086">
        <w:fldChar w:fldCharType="end"/>
      </w:r>
      <w:r w:rsidRPr="00247086">
        <w:t xml:space="preserve">. </w:t>
      </w:r>
      <w:r w:rsidRPr="00247086">
        <w:rPr>
          <w:i/>
        </w:rPr>
        <w:t>Surplus energy</w:t>
      </w:r>
      <w:r w:rsidRPr="00247086">
        <w:t xml:space="preserve"> is defined as the energy remaining after so-called maintenance costs, the energy diverted to replace shed vegetative tissues.  </w:t>
      </w:r>
    </w:p>
    <w:p w14:paraId="2195F3C5" w14:textId="77777777" w:rsidR="00A20556" w:rsidRPr="00247086" w:rsidRDefault="00B86764" w:rsidP="00A20556">
      <w:r w:rsidRPr="00247086">
        <w:t>A lifetime plot of RA, termed a</w:t>
      </w:r>
      <w:r w:rsidR="00653D39">
        <w:t>n</w:t>
      </w:r>
      <w:r w:rsidRPr="00247086">
        <w:t xml:space="preserve"> RA schedule, summarizes </w:t>
      </w:r>
      <w:r w:rsidR="00B006ED">
        <w:t xml:space="preserve">shifts in investment into </w:t>
      </w:r>
      <w:r w:rsidRPr="00247086">
        <w:t>growth</w:t>
      </w:r>
      <w:r w:rsidR="00B006ED">
        <w:t xml:space="preserve"> versus </w:t>
      </w:r>
      <w:r w:rsidRPr="00247086">
        <w:t xml:space="preserve">reproduction as a species grows and ages, showing how the outcome of the trade-off shifts with plant size or age. </w:t>
      </w:r>
      <w:r w:rsidR="00A20556" w:rsidRPr="00247086">
        <w:t xml:space="preserve">Early theoretical explorations of this trade-off suggest an individual’s fitness is always maximized by first investing solely in growth and then ceasing growth and having a single year of reproduction followed by death </w:t>
      </w:r>
      <w:r w:rsidR="00A20556" w:rsidRPr="00247086">
        <w:fldChar w:fldCharType="begin"/>
      </w:r>
      <w:r w:rsidR="00A20556" w:rsidRPr="00247086">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A20556" w:rsidRPr="00247086">
        <w:fldChar w:fldCharType="separate"/>
      </w:r>
      <w:r w:rsidR="00A20556" w:rsidRPr="00247086">
        <w:t>(Cole 1954)</w:t>
      </w:r>
      <w:r w:rsidR="00A20556" w:rsidRPr="00247086">
        <w:fldChar w:fldCharType="end"/>
      </w:r>
      <w:r w:rsidR="00A20556" w:rsidRPr="00247086">
        <w:t xml:space="preserve">, termed the big-bang strategy. However, perennial plants, excepting a small number of specialized species </w:t>
      </w:r>
      <w:r w:rsidR="00A20556" w:rsidRPr="00247086">
        <w:fldChar w:fldCharType="begin"/>
      </w:r>
      <w:r w:rsidR="00A20556" w:rsidRPr="00247086">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A20556" w:rsidRPr="00247086">
        <w:fldChar w:fldCharType="separate"/>
      </w:r>
      <w:r w:rsidR="00A20556" w:rsidRPr="00247086">
        <w:t>(Young 2010; Thomas 2011)</w:t>
      </w:r>
      <w:r w:rsidR="00A20556" w:rsidRPr="00247086">
        <w:fldChar w:fldCharType="end"/>
      </w:r>
      <w:r w:rsidR="00A20556" w:rsidRPr="00247086">
        <w:t xml:space="preserve">, exhibit a more nuanced transition of resources from growth to reproduction and have many years of simultaneous growth and reproduction, termed an iteroparous life history strategy. Moreover, they are considered to display indeterminate growth, continuing to increase in size until death. </w:t>
      </w:r>
    </w:p>
    <w:p w14:paraId="0D0278A6" w14:textId="77777777" w:rsidR="00BD32A9" w:rsidRPr="00247086" w:rsidRDefault="00A20556" w:rsidP="00BD32A9">
      <w:pPr>
        <w:spacing w:after="240" w:line="240" w:lineRule="auto"/>
      </w:pPr>
      <w:r>
        <w:t>Indeed, b</w:t>
      </w:r>
      <w:r w:rsidR="00B86764" w:rsidRPr="00247086">
        <w:t xml:space="preserve">oth modelled and empirical RA schedules vary notably in shape across species, with some species displaying a distinct asymptotic maximum RA value, others continuing to increase gradually in RA until death, and a few displaying declining RA schedules, with a decrease in RA among the oldest plants </w:t>
      </w:r>
      <w:r w:rsidR="00B86764" w:rsidRPr="00247086">
        <w:fldChar w:fldCharType="begin"/>
      </w:r>
      <w:r w:rsidR="00B86764" w:rsidRPr="00247086">
        <w:instrText xml:space="preserve"> ADDIN ZOTERO_ITEM CSL_CITATION {"citationID":"14g4278uds","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B86764" w:rsidRPr="00247086">
        <w:fldChar w:fldCharType="separate"/>
      </w:r>
      <w:r w:rsidR="00B86764" w:rsidRPr="00247086">
        <w:t>(Wenk &amp; Falster 2015)</w:t>
      </w:r>
      <w:r w:rsidR="00B86764" w:rsidRPr="00247086">
        <w:fldChar w:fldCharType="end"/>
      </w:r>
      <w:r w:rsidR="00B86764" w:rsidRPr="00247086">
        <w:t xml:space="preserve">. In contrast to these graded RA schedules, big-bang species display a sudden year-upon-year transition from investing all surplus energy in growth to reproduction, followed by death within months to a few years. For all curves, as RA approaches 1, growth to increase size effectively ceases – the plant is continuing to invest sufficient energy in vegetative tissues to maintain its current stature and leaf area, but not to increase them. </w:t>
      </w:r>
      <w:r w:rsidR="00BD32A9" w:rsidRPr="00247086">
        <w:t xml:space="preserve">Calculating RA as a proportion of surplus energy makes the implicit assumption that a plant is first investing </w:t>
      </w:r>
      <w:r w:rsidR="00BD32A9">
        <w:t xml:space="preserve">a proportion of net primary productivity (NPP) </w:t>
      </w:r>
      <w:r w:rsidR="00BD32A9" w:rsidRPr="00247086">
        <w:t xml:space="preserve">to maintain its current size and then divvying the remaining energy into fractions allocated to </w:t>
      </w:r>
      <w:r w:rsidR="00BD32A9">
        <w:t xml:space="preserve">reproduction </w:t>
      </w:r>
      <w:r w:rsidR="00BD32A9" w:rsidRPr="00247086">
        <w:t xml:space="preserve">versus increased vegetative size. </w:t>
      </w:r>
    </w:p>
    <w:p w14:paraId="18722A4B" w14:textId="74928D08" w:rsidR="00A20556" w:rsidRPr="00247086" w:rsidRDefault="00A20556" w:rsidP="00A20556">
      <w:pPr>
        <w:spacing w:after="240" w:line="240" w:lineRule="auto"/>
      </w:pPr>
      <w:r w:rsidRPr="00247086">
        <w:t xml:space="preserve">Despite the obvious importance of </w:t>
      </w:r>
      <w:r>
        <w:t xml:space="preserve">tabulating </w:t>
      </w:r>
      <w:r w:rsidRPr="00247086">
        <w:t>investment patterns</w:t>
      </w:r>
      <w:r>
        <w:t xml:space="preserve"> across an individual’s lifetime and across species with different life history strategies and functional traits</w:t>
      </w:r>
      <w:r w:rsidRPr="00247086">
        <w:t xml:space="preserve">, there are a quite limited number of species for which we know the lifetime energy investment in reproductive versus </w:t>
      </w:r>
      <w:r w:rsidRPr="00247086">
        <w:lastRenderedPageBreak/>
        <w:t>vegetative tissues (reviewed in Weiner 2009, Wenk &amp; Falster 2015) and no community-level comparative studies exist. Moreover, the studies that do exist differ in how energy allocation to vegetative and reproductive tissues is calculated, potentially leading to quite disparate values for tissue investment. As a result of the paucity of data it is difficult to identify if there are trends in how either absolute or relative investment to different tissue types shifts within individuals as they grow and age or across species with different functional traits.</w:t>
      </w:r>
    </w:p>
    <w:p w14:paraId="78F90373" w14:textId="3B888F11" w:rsidR="00653D39" w:rsidRPr="00653D39" w:rsidRDefault="00653D39" w:rsidP="00653D39">
      <w:pPr>
        <w:pStyle w:val="Heading2"/>
        <w:rPr>
          <w:sz w:val="24"/>
        </w:rPr>
      </w:pPr>
      <w:r w:rsidRPr="00653D39">
        <w:rPr>
          <w:sz w:val="22"/>
        </w:rPr>
        <w:t>Changes in plant growth with age</w:t>
      </w:r>
    </w:p>
    <w:p w14:paraId="5C32A1F5" w14:textId="77777777" w:rsidR="0017201F" w:rsidRDefault="00A20556" w:rsidP="00653D39">
      <w:pPr>
        <w:autoSpaceDE w:val="0"/>
        <w:autoSpaceDN w:val="0"/>
        <w:adjustRightInd w:val="0"/>
        <w:spacing w:after="240" w:line="240" w:lineRule="auto"/>
      </w:pPr>
      <w:r>
        <w:t xml:space="preserve">Since RA is a ratio, it only yields insight to the relative energy investment into growth versus reproduction; the </w:t>
      </w:r>
      <w:r w:rsidR="00BD32A9">
        <w:t xml:space="preserve">size of the surplus energy pool – and other measures of plant energy availability, including NPP and </w:t>
      </w:r>
      <w:r w:rsidR="00BD32A9" w:rsidRPr="00247086">
        <w:t>gross primary production (GPP)</w:t>
      </w:r>
      <w:r w:rsidR="00BD32A9">
        <w:t xml:space="preserve"> – will </w:t>
      </w:r>
      <w:r>
        <w:t>also shift as a plant grows and ages</w:t>
      </w:r>
      <w:r w:rsidR="00BD32A9">
        <w:t>.</w:t>
      </w:r>
      <w:r w:rsidR="00BD32A9" w:rsidRPr="00BD32A9">
        <w:t xml:space="preserve"> </w:t>
      </w:r>
      <w:r w:rsidR="00BD32A9">
        <w:t>To first order, production increases with plant size, since larger plants have a great leaf area</w:t>
      </w:r>
      <w:r w:rsidR="00BD32A9">
        <w:t xml:space="preserve"> (###refs)</w:t>
      </w:r>
      <w:r w:rsidR="00BD32A9">
        <w:t>.</w:t>
      </w:r>
      <w:r w:rsidR="00BD32A9">
        <w:t xml:space="preserve"> It follows that as a plant grows and ages, and both its leaf area and RA increase, there is a rapid increase in the pool of energy invested in reproduction and a declining rate of increase in the pool of energy invested in growth to increase size</w:t>
      </w:r>
      <w:r w:rsidR="0017201F">
        <w:t>, such that plant growth rapidly asymptotes with the onset of reproduction (###Thomas)</w:t>
      </w:r>
      <w:r w:rsidR="00BD32A9">
        <w:t xml:space="preserve">. </w:t>
      </w:r>
    </w:p>
    <w:p w14:paraId="2BBCB2A4" w14:textId="1CB019AC" w:rsidR="004C3858" w:rsidRDefault="0017201F" w:rsidP="0017201F">
      <w:pPr>
        <w:autoSpaceDE w:val="0"/>
        <w:autoSpaceDN w:val="0"/>
        <w:adjustRightInd w:val="0"/>
        <w:spacing w:after="240" w:line="240" w:lineRule="auto"/>
      </w:pPr>
      <w:r>
        <w:t xml:space="preserve">The relationship between plant size and energy production is complicated by a </w:t>
      </w:r>
      <w:r w:rsidRPr="00247086">
        <w:t xml:space="preserve">medley of </w:t>
      </w:r>
      <w:r>
        <w:t xml:space="preserve">changes </w:t>
      </w:r>
      <w:r w:rsidRPr="00247086">
        <w:t xml:space="preserve">in </w:t>
      </w:r>
      <w:r>
        <w:t xml:space="preserve">plant </w:t>
      </w:r>
      <w:proofErr w:type="spellStart"/>
      <w:r>
        <w:t>allometry</w:t>
      </w:r>
      <w:proofErr w:type="spellEnd"/>
      <w:r>
        <w:t xml:space="preserve">, </w:t>
      </w:r>
      <w:r w:rsidRPr="00247086">
        <w:t xml:space="preserve">physiological traits, and outcomes of competitive interactions </w:t>
      </w:r>
      <w:r>
        <w:t>that alter</w:t>
      </w:r>
      <w:r w:rsidRPr="00247086">
        <w:t xml:space="preserve"> energy</w:t>
      </w:r>
      <w:r>
        <w:t xml:space="preserve"> production in relation to plant size and age</w:t>
      </w:r>
      <w:r w:rsidRPr="00247086">
        <w:t>.</w:t>
      </w:r>
      <w:r>
        <w:t xml:space="preserve"> In particular, the surplus energy pool way increase from young to mid-sized individuals, but may a decline from mid-aged to older individuals. </w:t>
      </w:r>
      <w:r w:rsidR="008647C0">
        <w:t xml:space="preserve">This pattern will be influenced by various characteristics observed in </w:t>
      </w:r>
      <w:r>
        <w:t xml:space="preserve">older and taller </w:t>
      </w:r>
      <w:r w:rsidR="008647C0">
        <w:t xml:space="preserve">plants, including </w:t>
      </w:r>
      <w:r w:rsidRPr="00247086">
        <w:t xml:space="preserve">declining leaf area </w:t>
      </w:r>
      <w:r>
        <w:fldChar w:fldCharType="begin"/>
      </w:r>
      <w:r w:rsidR="004C3858">
        <w:instrText xml:space="preserve"> ADDIN ZOTERO_ITEM CSL_CITATION {"citationID":"8uqsryzn","properties":{"formattedCitation":"(Ryan, Binkley &amp; Fownes 1997; Kashian, Turner &amp; Romme 2005; Nock, Caspersen &amp; Thomas 2008)","plainCitation":"(Ryan, Binkley &amp; Fownes 1997; Kashian, Turner &amp; Romme 2005; Nock, Caspersen &amp; Thomas 2008)"},"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859,"uris":["http://zotero.org/users/503753/items/QXA5V65J"],"uri":["http://zotero.org/users/503753/items/QXA5V65J"],"itemData":{"id":859,"type":"article-journal","title":"Variability in leaf area and stemwood increment along a 300-year lodgepole pine chronosequence","container-title":"Ecosystems","page":"48-61","volume":"8","issue":"1","source":"CrossRef","DOI":"10.1007/s10021-004-0067-1","ISSN":"1432-9840","journalAbbreviation":"Ecosystems","author":[{"family":"Kashian","given":"Daniel M."},{"family":"Turner","given":"Monica G."},{"family":"Romme","given":"William H."}],"issued":{"date-parts":[["2005",1]]}}},{"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fldChar w:fldCharType="separate"/>
      </w:r>
      <w:r w:rsidR="004C3858" w:rsidRPr="004C3858">
        <w:rPr>
          <w:rFonts w:ascii="Calibri" w:hAnsi="Calibri"/>
        </w:rPr>
        <w:t xml:space="preserve">(Ryan, Binkley &amp; Fownes 1997; </w:t>
      </w:r>
      <w:proofErr w:type="spellStart"/>
      <w:r w:rsidR="004C3858" w:rsidRPr="004C3858">
        <w:rPr>
          <w:rFonts w:ascii="Calibri" w:hAnsi="Calibri"/>
        </w:rPr>
        <w:t>Kashian</w:t>
      </w:r>
      <w:proofErr w:type="spellEnd"/>
      <w:r w:rsidR="004C3858" w:rsidRPr="004C3858">
        <w:rPr>
          <w:rFonts w:ascii="Calibri" w:hAnsi="Calibri"/>
        </w:rPr>
        <w:t xml:space="preserve">, Turner &amp; </w:t>
      </w:r>
      <w:proofErr w:type="spellStart"/>
      <w:r w:rsidR="004C3858" w:rsidRPr="004C3858">
        <w:rPr>
          <w:rFonts w:ascii="Calibri" w:hAnsi="Calibri"/>
        </w:rPr>
        <w:t>Romme</w:t>
      </w:r>
      <w:proofErr w:type="spellEnd"/>
      <w:r w:rsidR="004C3858" w:rsidRPr="004C3858">
        <w:rPr>
          <w:rFonts w:ascii="Calibri" w:hAnsi="Calibri"/>
        </w:rPr>
        <w:t xml:space="preserve"> 2005; Nock, Caspersen &amp; Thomas 2008)</w:t>
      </w:r>
      <w:r>
        <w:fldChar w:fldCharType="end"/>
      </w:r>
      <w:r w:rsidRPr="00247086">
        <w:t xml:space="preserve"> </w:t>
      </w:r>
      <w:r w:rsidRPr="00247086">
        <w:rPr>
          <w:highlight w:val="yellow"/>
        </w:rPr>
        <w:t>(</w:t>
      </w:r>
      <w:r w:rsidRPr="00247086">
        <w:rPr>
          <w:rFonts w:cs="AdvTT6120e2aa"/>
          <w:highlight w:val="yellow"/>
        </w:rPr>
        <w:t>Bond-</w:t>
      </w:r>
      <w:proofErr w:type="spellStart"/>
      <w:r w:rsidRPr="00247086">
        <w:rPr>
          <w:rFonts w:cs="AdvTT6120e2aa"/>
          <w:highlight w:val="yellow"/>
        </w:rPr>
        <w:t>Lamberty</w:t>
      </w:r>
      <w:proofErr w:type="spellEnd"/>
      <w:r w:rsidRPr="00247086">
        <w:rPr>
          <w:rFonts w:cs="AdvTT6120e2aa"/>
          <w:highlight w:val="yellow"/>
        </w:rPr>
        <w:t xml:space="preserve"> et al. 2002, </w:t>
      </w:r>
      <w:proofErr w:type="spellStart"/>
      <w:r w:rsidRPr="00247086">
        <w:rPr>
          <w:rFonts w:cs="AdvTT6120e2aa"/>
          <w:highlight w:val="yellow"/>
        </w:rPr>
        <w:t>Leuschner</w:t>
      </w:r>
      <w:proofErr w:type="spellEnd"/>
      <w:r w:rsidRPr="00247086">
        <w:rPr>
          <w:rFonts w:cs="AdvTT6120e2aa"/>
          <w:highlight w:val="yellow"/>
        </w:rPr>
        <w:t xml:space="preserve"> et al. 2006</w:t>
      </w:r>
      <w:r w:rsidRPr="00247086">
        <w:rPr>
          <w:rFonts w:cs="AdvTT6120e2aa"/>
        </w:rPr>
        <w:t>)</w:t>
      </w:r>
      <w:r w:rsidRPr="00247086">
        <w:t xml:space="preserve">, decreasing photosynthetic capacity </w:t>
      </w:r>
      <w:r w:rsidRPr="00247086">
        <w:fldChar w:fldCharType="begin"/>
      </w:r>
      <w:r w:rsidRPr="00247086">
        <w:instrText xml:space="preserve"> ADDIN ZOTERO_ITEM CSL_CITATION {"citationID":"ZKZCJbTi","properties":{"formattedCitation":"{\\rtf (Ryan {\\i{}et al.} 1997; Day, Greenwood &amp; White 2001; Niinemets 2002; Thomas 2010)}","plainCitation":"(Ryan et al. 1997; Day, Greenwood &amp; White 2001; Niinemets 2002; Thomas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sidRPr="00247086">
        <w:fldChar w:fldCharType="separate"/>
      </w:r>
      <w:r w:rsidRPr="00247086">
        <w:rPr>
          <w:rFonts w:cs="Times New Roman"/>
        </w:rPr>
        <w:t xml:space="preserve">(Ryan </w:t>
      </w:r>
      <w:r w:rsidRPr="00247086">
        <w:rPr>
          <w:rFonts w:cs="Times New Roman"/>
          <w:i/>
          <w:iCs/>
        </w:rPr>
        <w:t>et al.</w:t>
      </w:r>
      <w:r w:rsidRPr="00247086">
        <w:rPr>
          <w:rFonts w:cs="Times New Roman"/>
        </w:rPr>
        <w:t xml:space="preserve"> 1997; Day, Greenwood &amp; White 2001; </w:t>
      </w:r>
      <w:proofErr w:type="spellStart"/>
      <w:r w:rsidRPr="00247086">
        <w:rPr>
          <w:rFonts w:cs="Times New Roman"/>
        </w:rPr>
        <w:t>Niinemets</w:t>
      </w:r>
      <w:proofErr w:type="spellEnd"/>
      <w:r w:rsidRPr="00247086">
        <w:rPr>
          <w:rFonts w:cs="Times New Roman"/>
        </w:rPr>
        <w:t xml:space="preserve"> 2002; Thomas 2010)</w:t>
      </w:r>
      <w:r w:rsidRPr="00247086">
        <w:fldChar w:fldCharType="end"/>
      </w:r>
      <w:r w:rsidRPr="00247086">
        <w:t xml:space="preserve">, increasing hydraulic limitations (###), crown abrasion </w:t>
      </w:r>
      <w:r w:rsidRPr="00247086">
        <w:fldChar w:fldCharType="begin"/>
      </w:r>
      <w:r w:rsidRPr="00247086">
        <w:instrText xml:space="preserve"> ADDIN ZOTERO_ITEM CSL_CITATION {"citationID":"juare0mo6","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Pr="00247086">
        <w:fldChar w:fldCharType="separate"/>
      </w:r>
      <w:r w:rsidRPr="00247086">
        <w:rPr>
          <w:rFonts w:cs="Times New Roman"/>
        </w:rPr>
        <w:t xml:space="preserve">(Ryan </w:t>
      </w:r>
      <w:r w:rsidRPr="00247086">
        <w:rPr>
          <w:rFonts w:cs="Times New Roman"/>
          <w:i/>
          <w:iCs/>
        </w:rPr>
        <w:t>et al.</w:t>
      </w:r>
      <w:r w:rsidRPr="00247086">
        <w:rPr>
          <w:rFonts w:cs="Times New Roman"/>
        </w:rPr>
        <w:t xml:space="preserve"> 1997)</w:t>
      </w:r>
      <w:r w:rsidRPr="00247086">
        <w:fldChar w:fldCharType="end"/>
      </w:r>
      <w:r w:rsidRPr="00247086">
        <w:t>, and declining nutrient supply (###).</w:t>
      </w:r>
      <w:r>
        <w:t xml:space="preserve"> These changes lead to the well-</w:t>
      </w:r>
      <w:r w:rsidRPr="00247086">
        <w:t xml:space="preserve">established </w:t>
      </w:r>
      <w:r>
        <w:t xml:space="preserve">observation that </w:t>
      </w:r>
      <w:r w:rsidRPr="00247086">
        <w:t>GPP asymptotes as plants reach middle age and declines in older stands</w:t>
      </w:r>
      <w:r>
        <w:t xml:space="preserve"> </w:t>
      </w:r>
      <w:r w:rsidRPr="00247086">
        <w:fldChar w:fldCharType="begin"/>
      </w:r>
      <w:r w:rsidR="004C3858">
        <w:instrText xml:space="preserve"> ADDIN ZOTERO_ITEM CSL_CITATION {"citationID":"yGvRTPjR","properties":{"formattedCitation":"{\\rtf (Gower, McMurtrie &amp; Murty 1996; Ryan {\\i{}et al.} 1997; Drake {\\i{}et al.} 2011; Tang {\\i{}et al.} 2014)}","plainCitation":"(Gower, McMurtrie &amp; Murty 1996; Ryan et al. 1997; Drake et al. 2011;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87,"uris":["http://zotero.org/users/503753/items/WQU6WFF9"],"uri":["http://zotero.org/users/503753/items/WQU6WFF9"],"itemData":{"id":2087,"type":"article-journal","title":"Mechanisms of age-related changes in forest production: the influence of physiological and successional changes","container-title":"Global change biology","source":"agris.fao.org","URL":"http://agris.fao.org/agris-search/search.do?recordID=US201301951219","ISSN":"1354-1013","shortTitle":"Mechanisms of age-related changes in forest production","language":"English","author":[{"family":"Drake","given":"J. E."},{"family":"Davis","given":"S. C."},{"family":"Raetz","given":"L. M."},{"family":"DeLUCIA","given":"E. H."}],"issued":{"date-parts":[["2011"]]},"accessed":{"date-parts":[["2017",3,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247086">
        <w:fldChar w:fldCharType="separate"/>
      </w:r>
      <w:r w:rsidR="004C3858" w:rsidRPr="004C3858">
        <w:rPr>
          <w:rFonts w:ascii="Calibri" w:hAnsi="Calibri" w:cs="Times New Roman"/>
          <w:szCs w:val="24"/>
        </w:rPr>
        <w:t xml:space="preserve">(Gower, </w:t>
      </w:r>
      <w:proofErr w:type="spellStart"/>
      <w:r w:rsidR="004C3858" w:rsidRPr="004C3858">
        <w:rPr>
          <w:rFonts w:ascii="Calibri" w:hAnsi="Calibri" w:cs="Times New Roman"/>
          <w:szCs w:val="24"/>
        </w:rPr>
        <w:t>McMurtrie</w:t>
      </w:r>
      <w:proofErr w:type="spellEnd"/>
      <w:r w:rsidR="004C3858" w:rsidRPr="004C3858">
        <w:rPr>
          <w:rFonts w:ascii="Calibri" w:hAnsi="Calibri" w:cs="Times New Roman"/>
          <w:szCs w:val="24"/>
        </w:rPr>
        <w:t xml:space="preserve"> &amp; </w:t>
      </w:r>
      <w:proofErr w:type="spellStart"/>
      <w:r w:rsidR="004C3858" w:rsidRPr="004C3858">
        <w:rPr>
          <w:rFonts w:ascii="Calibri" w:hAnsi="Calibri" w:cs="Times New Roman"/>
          <w:szCs w:val="24"/>
        </w:rPr>
        <w:t>Murty</w:t>
      </w:r>
      <w:proofErr w:type="spellEnd"/>
      <w:r w:rsidR="004C3858" w:rsidRPr="004C3858">
        <w:rPr>
          <w:rFonts w:ascii="Calibri" w:hAnsi="Calibri" w:cs="Times New Roman"/>
          <w:szCs w:val="24"/>
        </w:rPr>
        <w:t xml:space="preserve"> 1996; Ryan </w:t>
      </w:r>
      <w:r w:rsidR="004C3858" w:rsidRPr="004C3858">
        <w:rPr>
          <w:rFonts w:ascii="Calibri" w:hAnsi="Calibri" w:cs="Times New Roman"/>
          <w:i/>
          <w:iCs/>
          <w:szCs w:val="24"/>
        </w:rPr>
        <w:t>et al.</w:t>
      </w:r>
      <w:r w:rsidR="004C3858" w:rsidRPr="004C3858">
        <w:rPr>
          <w:rFonts w:ascii="Calibri" w:hAnsi="Calibri" w:cs="Times New Roman"/>
          <w:szCs w:val="24"/>
        </w:rPr>
        <w:t xml:space="preserve"> 1997; Drake </w:t>
      </w:r>
      <w:r w:rsidR="004C3858" w:rsidRPr="004C3858">
        <w:rPr>
          <w:rFonts w:ascii="Calibri" w:hAnsi="Calibri" w:cs="Times New Roman"/>
          <w:i/>
          <w:iCs/>
          <w:szCs w:val="24"/>
        </w:rPr>
        <w:t>et al.</w:t>
      </w:r>
      <w:r w:rsidR="004C3858" w:rsidRPr="004C3858">
        <w:rPr>
          <w:rFonts w:ascii="Calibri" w:hAnsi="Calibri" w:cs="Times New Roman"/>
          <w:szCs w:val="24"/>
        </w:rPr>
        <w:t xml:space="preserve"> 2011; Tang </w:t>
      </w:r>
      <w:r w:rsidR="004C3858" w:rsidRPr="004C3858">
        <w:rPr>
          <w:rFonts w:ascii="Calibri" w:hAnsi="Calibri" w:cs="Times New Roman"/>
          <w:i/>
          <w:iCs/>
          <w:szCs w:val="24"/>
        </w:rPr>
        <w:t>et al.</w:t>
      </w:r>
      <w:r w:rsidR="004C3858" w:rsidRPr="004C3858">
        <w:rPr>
          <w:rFonts w:ascii="Calibri" w:hAnsi="Calibri" w:cs="Times New Roman"/>
          <w:szCs w:val="24"/>
        </w:rPr>
        <w:t xml:space="preserve"> 2014)</w:t>
      </w:r>
      <w:r w:rsidRPr="00247086">
        <w:fldChar w:fldCharType="end"/>
      </w:r>
      <w:r w:rsidRPr="00247086">
        <w:t>.</w:t>
      </w:r>
      <w:r w:rsidR="008B536B" w:rsidRPr="00247086">
        <w:t xml:space="preserve"> </w:t>
      </w:r>
      <w:r w:rsidR="00ED6D71">
        <w:t xml:space="preserve">Empirical </w:t>
      </w:r>
      <w:r w:rsidR="00ED6D71" w:rsidRPr="00247086">
        <w:t>evidence suggests respiration shifts in tandem with GPP, leading to a proportional decline in NPP</w:t>
      </w:r>
      <w:r w:rsidR="00ED6D71">
        <w:t xml:space="preserve"> </w:t>
      </w:r>
      <w:r w:rsidR="00ED6D71">
        <w:fldChar w:fldCharType="begin"/>
      </w:r>
      <w:r w:rsidR="00ED6D71">
        <w:instrText xml:space="preserve"> ADDIN ZOTERO_ITEM CSL_CITATION {"citationID":"1drbek5ibl","properties":{"formattedCitation":"{\\rtf (Gower {\\i{}et al.} 1996; Ryan {\\i{}et al.} 1997; Tang {\\i{}et al.} 2014)}","plainCitation":"(Gower et al. 1996; Ryan et al. 1997;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ED6D71">
        <w:fldChar w:fldCharType="separate"/>
      </w:r>
      <w:r w:rsidR="00ED6D71" w:rsidRPr="00F51E0F">
        <w:rPr>
          <w:rFonts w:ascii="Calibri" w:hAnsi="Calibri" w:cs="Times New Roman"/>
          <w:szCs w:val="24"/>
        </w:rPr>
        <w:t xml:space="preserve">(Gower </w:t>
      </w:r>
      <w:r w:rsidR="00ED6D71" w:rsidRPr="00F51E0F">
        <w:rPr>
          <w:rFonts w:ascii="Calibri" w:hAnsi="Calibri" w:cs="Times New Roman"/>
          <w:i/>
          <w:iCs/>
          <w:szCs w:val="24"/>
        </w:rPr>
        <w:t>et al.</w:t>
      </w:r>
      <w:r w:rsidR="00ED6D71" w:rsidRPr="00F51E0F">
        <w:rPr>
          <w:rFonts w:ascii="Calibri" w:hAnsi="Calibri" w:cs="Times New Roman"/>
          <w:szCs w:val="24"/>
        </w:rPr>
        <w:t xml:space="preserve"> 1996; Ryan </w:t>
      </w:r>
      <w:r w:rsidR="00ED6D71" w:rsidRPr="00F51E0F">
        <w:rPr>
          <w:rFonts w:ascii="Calibri" w:hAnsi="Calibri" w:cs="Times New Roman"/>
          <w:i/>
          <w:iCs/>
          <w:szCs w:val="24"/>
        </w:rPr>
        <w:t>et al.</w:t>
      </w:r>
      <w:r w:rsidR="00ED6D71" w:rsidRPr="00F51E0F">
        <w:rPr>
          <w:rFonts w:ascii="Calibri" w:hAnsi="Calibri" w:cs="Times New Roman"/>
          <w:szCs w:val="24"/>
        </w:rPr>
        <w:t xml:space="preserve"> 1997; Tang </w:t>
      </w:r>
      <w:r w:rsidR="00ED6D71" w:rsidRPr="00F51E0F">
        <w:rPr>
          <w:rFonts w:ascii="Calibri" w:hAnsi="Calibri" w:cs="Times New Roman"/>
          <w:i/>
          <w:iCs/>
          <w:szCs w:val="24"/>
        </w:rPr>
        <w:t>et al.</w:t>
      </w:r>
      <w:r w:rsidR="00ED6D71" w:rsidRPr="00F51E0F">
        <w:rPr>
          <w:rFonts w:ascii="Calibri" w:hAnsi="Calibri" w:cs="Times New Roman"/>
          <w:szCs w:val="24"/>
        </w:rPr>
        <w:t xml:space="preserve"> 2014)</w:t>
      </w:r>
      <w:r w:rsidR="00ED6D71">
        <w:fldChar w:fldCharType="end"/>
      </w:r>
      <w:r w:rsidR="00ED6D71" w:rsidRPr="00247086">
        <w:t>.</w:t>
      </w:r>
      <w:r w:rsidR="00ED6D71">
        <w:t xml:space="preserve"> </w:t>
      </w:r>
      <w:r w:rsidR="00ED6D71" w:rsidRPr="00247086">
        <w:t>Tissue replacement costs (maintenance costs) must then be paid from the pool of NPP to yield surplus energy.</w:t>
      </w:r>
      <w:r w:rsidR="00ED6D71">
        <w:t xml:space="preserve"> </w:t>
      </w:r>
      <w:r w:rsidR="00ED6D71">
        <w:t xml:space="preserve">Several </w:t>
      </w:r>
      <w:r w:rsidR="00ED6D71">
        <w:t xml:space="preserve">of the variables listed above will result </w:t>
      </w:r>
      <w:r w:rsidR="00ED6D71">
        <w:t xml:space="preserve">in lower </w:t>
      </w:r>
      <w:proofErr w:type="spellStart"/>
      <w:r w:rsidR="00ED6D71">
        <w:t>photosynthase</w:t>
      </w:r>
      <w:proofErr w:type="spellEnd"/>
      <w:r w:rsidR="00ED6D71">
        <w:t xml:space="preserve"> production for a given leaf area, thereby increasing the proportion of </w:t>
      </w:r>
      <w:r w:rsidR="00ED6D71">
        <w:t xml:space="preserve">NPP being spent on tissue replacement costs, </w:t>
      </w:r>
      <w:r w:rsidR="00ED6D71">
        <w:t xml:space="preserve">in turn </w:t>
      </w:r>
      <w:r w:rsidR="00ED6D71">
        <w:t xml:space="preserve">leading to </w:t>
      </w:r>
      <w:r w:rsidR="00ED6D71">
        <w:t xml:space="preserve">relative </w:t>
      </w:r>
      <w:r w:rsidR="00ED6D71">
        <w:t>declines in surplus energy</w:t>
      </w:r>
      <w:r w:rsidR="00ED6D71">
        <w:t xml:space="preserve">. </w:t>
      </w:r>
    </w:p>
    <w:p w14:paraId="6959A049" w14:textId="4001F9F8" w:rsidR="004C3858" w:rsidRPr="004C3858" w:rsidRDefault="00ED6D71" w:rsidP="004C3858">
      <w:r>
        <w:t xml:space="preserve">These data suggest that many perennial species will show a gradual decline the pool of energy available to </w:t>
      </w:r>
      <w:r w:rsidRPr="004C3858">
        <w:t>grow to a bigger size</w:t>
      </w:r>
      <w:r>
        <w:rPr>
          <w:i/>
        </w:rPr>
        <w:t xml:space="preserve">, before </w:t>
      </w:r>
      <w:r w:rsidR="004C3858">
        <w:t xml:space="preserve">considering that a proportion of surplus energy is being siphoned to reproduction and that the proportion being allocated to reproduction will be increasing as plants get big and old. </w:t>
      </w:r>
      <w:r w:rsidR="005720F6">
        <w:t xml:space="preserve">Surprisingly, increased relative investment in reproduction (increased RA) is </w:t>
      </w:r>
      <w:r w:rsidR="005720F6">
        <w:t xml:space="preserve">generally omitted </w:t>
      </w:r>
      <w:r w:rsidR="005720F6">
        <w:t>as an explanation for declines in leaf area with increasing plant age.</w:t>
      </w:r>
      <w:r>
        <w:t xml:space="preserve"> </w:t>
      </w:r>
      <w:r w:rsidR="004C3858" w:rsidRPr="00247086">
        <w:t xml:space="preserve">Many ignore any mention of reproductive investment (###Drake) and while others indicate that a </w:t>
      </w:r>
      <w:r w:rsidR="004C3858" w:rsidRPr="00247086">
        <w:rPr>
          <w:rFonts w:cs="AdvTT6120e2aa"/>
        </w:rPr>
        <w:t xml:space="preserve">shift of resources to reproduction with age is a hypothesis which needs more data </w:t>
      </w:r>
      <w:r w:rsidR="004C3858" w:rsidRPr="00247086">
        <w:rPr>
          <w:rFonts w:cs="AdvTT6120e2aa"/>
        </w:rPr>
        <w:fldChar w:fldCharType="begin"/>
      </w:r>
      <w:r w:rsidR="004C3858">
        <w:rPr>
          <w:rFonts w:cs="AdvTT6120e2aa"/>
        </w:rPr>
        <w:instrText xml:space="preserve"> ADDIN ZOTERO_ITEM CSL_CITATION {"citationID":"T7YPgqQR","properties":{"formattedCitation":"{\\rtf (Ryan {\\i{}et al.} 1997; Becker, Meinzer &amp; Wullschleger 2000; Day {\\i{}et al.} 2001; Tang {\\i{}et al.} 2014)}","plainCitation":"(Ryan et al. 1997; Becker, Meinzer &amp; Wullschleger 2000;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4C3858" w:rsidRPr="00247086">
        <w:rPr>
          <w:rFonts w:cs="AdvTT6120e2aa"/>
        </w:rPr>
        <w:fldChar w:fldCharType="separate"/>
      </w:r>
      <w:r w:rsidR="004C3858" w:rsidRPr="00247086">
        <w:rPr>
          <w:rFonts w:ascii="Calibri" w:hAnsi="Calibri" w:cs="Times New Roman"/>
          <w:szCs w:val="24"/>
        </w:rPr>
        <w:t xml:space="preserve">(Ryan </w:t>
      </w:r>
      <w:r w:rsidR="004C3858" w:rsidRPr="00247086">
        <w:rPr>
          <w:rFonts w:ascii="Calibri" w:hAnsi="Calibri" w:cs="Times New Roman"/>
          <w:i/>
          <w:iCs/>
          <w:szCs w:val="24"/>
        </w:rPr>
        <w:t>et al.</w:t>
      </w:r>
      <w:r w:rsidR="004C3858" w:rsidRPr="00247086">
        <w:rPr>
          <w:rFonts w:ascii="Calibri" w:hAnsi="Calibri" w:cs="Times New Roman"/>
          <w:szCs w:val="24"/>
        </w:rPr>
        <w:t xml:space="preserve"> 1997; Becker, </w:t>
      </w:r>
      <w:proofErr w:type="spellStart"/>
      <w:r w:rsidR="004C3858" w:rsidRPr="00247086">
        <w:rPr>
          <w:rFonts w:ascii="Calibri" w:hAnsi="Calibri" w:cs="Times New Roman"/>
          <w:szCs w:val="24"/>
        </w:rPr>
        <w:t>Meinzer</w:t>
      </w:r>
      <w:proofErr w:type="spellEnd"/>
      <w:r w:rsidR="004C3858" w:rsidRPr="00247086">
        <w:rPr>
          <w:rFonts w:ascii="Calibri" w:hAnsi="Calibri" w:cs="Times New Roman"/>
          <w:szCs w:val="24"/>
        </w:rPr>
        <w:t xml:space="preserve"> &amp; </w:t>
      </w:r>
      <w:proofErr w:type="spellStart"/>
      <w:r w:rsidR="004C3858" w:rsidRPr="00247086">
        <w:rPr>
          <w:rFonts w:ascii="Calibri" w:hAnsi="Calibri" w:cs="Times New Roman"/>
          <w:szCs w:val="24"/>
        </w:rPr>
        <w:t>Wullschleger</w:t>
      </w:r>
      <w:proofErr w:type="spellEnd"/>
      <w:r w:rsidR="004C3858" w:rsidRPr="00247086">
        <w:rPr>
          <w:rFonts w:ascii="Calibri" w:hAnsi="Calibri" w:cs="Times New Roman"/>
          <w:szCs w:val="24"/>
        </w:rPr>
        <w:t xml:space="preserve"> 2000; Day </w:t>
      </w:r>
      <w:r w:rsidR="004C3858" w:rsidRPr="00247086">
        <w:rPr>
          <w:rFonts w:ascii="Calibri" w:hAnsi="Calibri" w:cs="Times New Roman"/>
          <w:i/>
          <w:iCs/>
          <w:szCs w:val="24"/>
        </w:rPr>
        <w:t>et al.</w:t>
      </w:r>
      <w:r w:rsidR="004C3858" w:rsidRPr="00247086">
        <w:rPr>
          <w:rFonts w:ascii="Calibri" w:hAnsi="Calibri" w:cs="Times New Roman"/>
          <w:szCs w:val="24"/>
        </w:rPr>
        <w:t xml:space="preserve"> 2001; Tang </w:t>
      </w:r>
      <w:r w:rsidR="004C3858" w:rsidRPr="00247086">
        <w:rPr>
          <w:rFonts w:ascii="Calibri" w:hAnsi="Calibri" w:cs="Times New Roman"/>
          <w:i/>
          <w:iCs/>
          <w:szCs w:val="24"/>
        </w:rPr>
        <w:t>et al.</w:t>
      </w:r>
      <w:r w:rsidR="004C3858" w:rsidRPr="00247086">
        <w:rPr>
          <w:rFonts w:ascii="Calibri" w:hAnsi="Calibri" w:cs="Times New Roman"/>
          <w:szCs w:val="24"/>
        </w:rPr>
        <w:t xml:space="preserve"> 2014)</w:t>
      </w:r>
      <w:r w:rsidR="004C3858" w:rsidRPr="00247086">
        <w:rPr>
          <w:rFonts w:cs="AdvTT6120e2aa"/>
        </w:rPr>
        <w:fldChar w:fldCharType="end"/>
      </w:r>
      <w:r w:rsidR="004C3858" w:rsidRPr="00247086">
        <w:rPr>
          <w:rFonts w:cs="AdvTT6120e2aa"/>
        </w:rPr>
        <w:t xml:space="preserve">. Indeed, it is possible that </w:t>
      </w:r>
      <w:r w:rsidR="004C3858">
        <w:rPr>
          <w:rFonts w:cs="AdvTT6120e2aa"/>
        </w:rPr>
        <w:t xml:space="preserve">small declines in surplus energy availability in middle-aged to older plants, in conjunction with increased RA, might mean that </w:t>
      </w:r>
      <w:r w:rsidR="004C3858" w:rsidRPr="00247086">
        <w:rPr>
          <w:rFonts w:cs="AdvTT6120e2aa"/>
        </w:rPr>
        <w:t>reproductive investment rapidly consume</w:t>
      </w:r>
      <w:r w:rsidR="004C3858">
        <w:rPr>
          <w:rFonts w:cs="AdvTT6120e2aa"/>
        </w:rPr>
        <w:t>s</w:t>
      </w:r>
      <w:r w:rsidR="004C3858" w:rsidRPr="00247086">
        <w:rPr>
          <w:rFonts w:cs="AdvTT6120e2aa"/>
        </w:rPr>
        <w:t xml:space="preserve"> much of the pool of surplus energy </w:t>
      </w:r>
      <w:r w:rsidR="004C3858">
        <w:rPr>
          <w:rFonts w:cs="AdvTT6120e2aa"/>
        </w:rPr>
        <w:t xml:space="preserve">explaining. This lack of surplus energy would feedback to put a </w:t>
      </w:r>
      <w:r w:rsidR="004C3858" w:rsidRPr="00247086">
        <w:rPr>
          <w:rFonts w:cs="AdvTT6120e2aa"/>
        </w:rPr>
        <w:t>rapid end to increases in plant height and leaf area</w:t>
      </w:r>
      <w:r w:rsidR="004C3858">
        <w:rPr>
          <w:rFonts w:cs="AdvTT6120e2aa"/>
        </w:rPr>
        <w:t xml:space="preserve"> – or worse</w:t>
      </w:r>
      <w:r w:rsidR="004C3858" w:rsidRPr="00247086">
        <w:rPr>
          <w:rFonts w:cs="AdvTT6120e2aa"/>
        </w:rPr>
        <w:t>.</w:t>
      </w:r>
      <w:r w:rsidR="004C3858">
        <w:rPr>
          <w:rFonts w:cs="AdvTT6120e2aa"/>
        </w:rPr>
        <w:t xml:space="preserve"> Indeed, Genet </w:t>
      </w:r>
      <w:r w:rsidR="004C3858">
        <w:rPr>
          <w:rFonts w:cs="AdvTT6120e2aa"/>
        </w:rPr>
        <w:fldChar w:fldCharType="begin"/>
      </w:r>
      <w:r w:rsidR="004C3858">
        <w:rPr>
          <w:rFonts w:cs="AdvTT6120e2aa"/>
        </w:rPr>
        <w:instrText xml:space="preserve"> ADDIN ZOTERO_ITEM CSL_CITATION {"citationID":"2cpu83js2o","properties":{"formattedCitation":"{\\rtf (Genet, Br\\uc0\\u233{}da &amp; Dufr\\uc0\\u234{}ne 2010)}","plainCitation":"(Genet, Bréda &amp; Dufrêne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4C3858">
        <w:rPr>
          <w:rFonts w:cs="AdvTT6120e2aa"/>
        </w:rPr>
        <w:fldChar w:fldCharType="separate"/>
      </w:r>
      <w:r w:rsidR="004C3858" w:rsidRPr="004C3858">
        <w:rPr>
          <w:rFonts w:ascii="Calibri" w:hAnsi="Calibri" w:cs="Times New Roman"/>
          <w:szCs w:val="24"/>
        </w:rPr>
        <w:t xml:space="preserve">(Genet, </w:t>
      </w:r>
      <w:proofErr w:type="spellStart"/>
      <w:r w:rsidR="004C3858" w:rsidRPr="004C3858">
        <w:rPr>
          <w:rFonts w:ascii="Calibri" w:hAnsi="Calibri" w:cs="Times New Roman"/>
          <w:szCs w:val="24"/>
        </w:rPr>
        <w:t>Bréda</w:t>
      </w:r>
      <w:proofErr w:type="spellEnd"/>
      <w:r w:rsidR="004C3858" w:rsidRPr="004C3858">
        <w:rPr>
          <w:rFonts w:ascii="Calibri" w:hAnsi="Calibri" w:cs="Times New Roman"/>
          <w:szCs w:val="24"/>
        </w:rPr>
        <w:t xml:space="preserve"> &amp; </w:t>
      </w:r>
      <w:proofErr w:type="spellStart"/>
      <w:r w:rsidR="004C3858" w:rsidRPr="004C3858">
        <w:rPr>
          <w:rFonts w:ascii="Calibri" w:hAnsi="Calibri" w:cs="Times New Roman"/>
          <w:szCs w:val="24"/>
        </w:rPr>
        <w:t>Dufrêne</w:t>
      </w:r>
      <w:proofErr w:type="spellEnd"/>
      <w:r w:rsidR="004C3858" w:rsidRPr="004C3858">
        <w:rPr>
          <w:rFonts w:ascii="Calibri" w:hAnsi="Calibri" w:cs="Times New Roman"/>
          <w:szCs w:val="24"/>
        </w:rPr>
        <w:t xml:space="preserve"> 2010)</w:t>
      </w:r>
      <w:r w:rsidR="004C3858">
        <w:rPr>
          <w:rFonts w:cs="AdvTT6120e2aa"/>
        </w:rPr>
        <w:fldChar w:fldCharType="end"/>
      </w:r>
      <w:r w:rsidR="004C3858">
        <w:rPr>
          <w:rFonts w:cs="AdvTT6120e2aa"/>
        </w:rPr>
        <w:t xml:space="preserve"> observed that the age-related declines in growth were not fully offset by increased reproduction, such that the decline in growth was greater than the increase in reproduction.</w:t>
      </w:r>
      <w:r w:rsidR="004C3858" w:rsidRPr="00247086">
        <w:rPr>
          <w:rFonts w:cs="AdvTT6120e2aa"/>
        </w:rPr>
        <w:t xml:space="preserve"> </w:t>
      </w:r>
    </w:p>
    <w:p w14:paraId="75D94185" w14:textId="77777777" w:rsidR="004C3858" w:rsidRDefault="004C3858" w:rsidP="0017201F">
      <w:pPr>
        <w:autoSpaceDE w:val="0"/>
        <w:autoSpaceDN w:val="0"/>
        <w:adjustRightInd w:val="0"/>
        <w:spacing w:after="240" w:line="240" w:lineRule="auto"/>
      </w:pPr>
    </w:p>
    <w:p w14:paraId="0D1A05E3" w14:textId="22EB68D0" w:rsidR="006D7443" w:rsidRPr="00653D39" w:rsidRDefault="006D7443" w:rsidP="006D7443">
      <w:pPr>
        <w:pStyle w:val="Heading2"/>
        <w:rPr>
          <w:sz w:val="24"/>
        </w:rPr>
      </w:pPr>
      <w:r>
        <w:rPr>
          <w:sz w:val="22"/>
        </w:rPr>
        <w:lastRenderedPageBreak/>
        <w:t>Study</w:t>
      </w:r>
    </w:p>
    <w:p w14:paraId="114BAEEA" w14:textId="77777777" w:rsidR="00777973" w:rsidRDefault="00777973" w:rsidP="00777973">
      <w:r w:rsidRPr="00247086">
        <w:t>Determining how species differ in their energy investment to key tissue pools, vegetative maintenance costs, vegetative growth, and reproductive investment, is necessary to understanding why</w:t>
      </w:r>
      <w:r>
        <w:t>, across species,</w:t>
      </w:r>
      <w:r w:rsidRPr="00247086">
        <w:t xml:space="preserve"> a given </w:t>
      </w:r>
      <w:r>
        <w:t xml:space="preserve">age, height, or basal diameter </w:t>
      </w:r>
      <w:r w:rsidRPr="00247086">
        <w:t xml:space="preserve">translates differently to leaf area, </w:t>
      </w:r>
      <w:r>
        <w:t xml:space="preserve">leaf production, </w:t>
      </w:r>
      <w:r w:rsidRPr="00247086">
        <w:t xml:space="preserve">and seed production across species. We suggest that different investment patterns and growth-reproduction trade-off outcomes reflect consistent differences in life history strategies and key functional trait values. In particular, we hypothesize that </w:t>
      </w:r>
    </w:p>
    <w:p w14:paraId="66D0EFF9" w14:textId="77777777" w:rsidR="00A20556" w:rsidRDefault="00A20556" w:rsidP="00777973"/>
    <w:p w14:paraId="55A7D0BC" w14:textId="77777777" w:rsidR="008647C0" w:rsidRPr="00247086" w:rsidRDefault="008647C0" w:rsidP="008647C0">
      <w:pPr>
        <w:pStyle w:val="ListParagraph"/>
        <w:numPr>
          <w:ilvl w:val="0"/>
          <w:numId w:val="4"/>
        </w:numPr>
      </w:pPr>
      <w:r w:rsidRPr="00247086">
        <w:t>That species will exhibit different RA schedules and the observed RA schedules will correlate with other life history data, such as lifespan, height, and age at first reproduction. In particular:</w:t>
      </w:r>
    </w:p>
    <w:p w14:paraId="21FFA739" w14:textId="77777777" w:rsidR="008647C0" w:rsidRPr="00247086" w:rsidRDefault="008647C0" w:rsidP="008647C0">
      <w:pPr>
        <w:pStyle w:val="ListParagraph"/>
        <w:numPr>
          <w:ilvl w:val="1"/>
          <w:numId w:val="4"/>
        </w:numPr>
      </w:pPr>
      <w:r w:rsidRPr="00247086">
        <w:t>Shorter lived species will show a more rapid onset of reproduction and higher maximum RA.</w:t>
      </w:r>
    </w:p>
    <w:p w14:paraId="1F820E31" w14:textId="77777777" w:rsidR="00777973" w:rsidRPr="00247086" w:rsidRDefault="00777973" w:rsidP="00777973">
      <w:pPr>
        <w:pStyle w:val="ListParagraph"/>
        <w:numPr>
          <w:ilvl w:val="0"/>
          <w:numId w:val="4"/>
        </w:numPr>
      </w:pPr>
      <w:r w:rsidRPr="00247086">
        <w:t>Proportional energy investment into vegetative tissue replacement, vegetative tissue growth, and reproductive tissue investment shifts as a species ages, such that:</w:t>
      </w:r>
    </w:p>
    <w:p w14:paraId="5B6736B4" w14:textId="3781AFDF" w:rsidR="00777973" w:rsidRPr="00247086" w:rsidRDefault="00777973" w:rsidP="00777973">
      <w:pPr>
        <w:pStyle w:val="ListParagraph"/>
        <w:numPr>
          <w:ilvl w:val="1"/>
          <w:numId w:val="4"/>
        </w:numPr>
      </w:pPr>
      <w:r w:rsidRPr="00247086">
        <w:t xml:space="preserve">The proportion of NPP attributed to surplus energy </w:t>
      </w:r>
      <w:r w:rsidR="008647C0">
        <w:t xml:space="preserve">initially increases, but then </w:t>
      </w:r>
      <w:r w:rsidRPr="00247086">
        <w:t>asymptotes or declines with age.</w:t>
      </w:r>
    </w:p>
    <w:p w14:paraId="21AA8D7B" w14:textId="3B8CE9B7" w:rsidR="00777973" w:rsidRPr="00247086" w:rsidRDefault="008647C0" w:rsidP="00777973">
      <w:pPr>
        <w:pStyle w:val="ListParagraph"/>
        <w:numPr>
          <w:ilvl w:val="1"/>
          <w:numId w:val="4"/>
        </w:numPr>
      </w:pPr>
      <w:r>
        <w:t>R</w:t>
      </w:r>
      <w:r w:rsidR="00777973" w:rsidRPr="00247086">
        <w:t>eproductive investment will be sufficiently high to impact growth to increase size well before the end of a plant’s life.</w:t>
      </w:r>
    </w:p>
    <w:p w14:paraId="19FAA633" w14:textId="77777777" w:rsidR="00777973" w:rsidRPr="00247086" w:rsidRDefault="00777973" w:rsidP="00777973">
      <w:pPr>
        <w:pStyle w:val="ListParagraph"/>
        <w:numPr>
          <w:ilvl w:val="0"/>
          <w:numId w:val="4"/>
        </w:numPr>
      </w:pPr>
      <w:r w:rsidRPr="00247086">
        <w:t>Key RA schedule values, such as maximum RA and age at reproductive maturity correlate with functional trait values.</w:t>
      </w:r>
    </w:p>
    <w:p w14:paraId="3FC6A6FA" w14:textId="77777777" w:rsidR="00777973" w:rsidRPr="00247086" w:rsidRDefault="00777973" w:rsidP="00777973">
      <w:r w:rsidRPr="00247086">
        <w:t>To address these questions we conducted a study in coastal heathland in eastern Australia, quantifying RA and vegetative maintenance costs for 14 dominant perennial species at 6 ages. These species differ for a collection of key life history and functional traits, including lifespan, maximum height, specific leaf area, wood density, and leaf nitrogen content. These species are also known to be iteroparous.</w:t>
      </w:r>
    </w:p>
    <w:p w14:paraId="1BD68F7F" w14:textId="77777777" w:rsidR="00777973" w:rsidRPr="00247086" w:rsidRDefault="00777973" w:rsidP="00C6341A">
      <w:pPr>
        <w:pBdr>
          <w:bottom w:val="dotted" w:sz="24" w:space="1" w:color="auto"/>
        </w:pBdr>
      </w:pPr>
    </w:p>
    <w:p w14:paraId="464A10D1" w14:textId="77777777" w:rsidR="00247086" w:rsidRPr="00247086" w:rsidRDefault="00247086" w:rsidP="00C6341A">
      <w:pPr>
        <w:pBdr>
          <w:bottom w:val="dotted" w:sz="24" w:space="1" w:color="auto"/>
        </w:pBdr>
      </w:pPr>
    </w:p>
    <w:p w14:paraId="44914785" w14:textId="77777777" w:rsidR="00BD32A9" w:rsidRDefault="00BD32A9" w:rsidP="00BD32A9">
      <w:pPr>
        <w:autoSpaceDE w:val="0"/>
        <w:autoSpaceDN w:val="0"/>
        <w:adjustRightInd w:val="0"/>
        <w:spacing w:after="240" w:line="240" w:lineRule="auto"/>
      </w:pPr>
      <w:r>
        <w:t xml:space="preserve">This is exemplified by data, indicating a rapid decline in the rate of increase of leaf area rapidly as plants age and indeed an </w:t>
      </w:r>
      <w:proofErr w:type="spellStart"/>
      <w:r>
        <w:t>asymptoting</w:t>
      </w:r>
      <w:proofErr w:type="spellEnd"/>
      <w:r>
        <w:t xml:space="preserve"> of plant </w:t>
      </w:r>
      <w:proofErr w:type="gramStart"/>
      <w:r>
        <w:t>l(</w:t>
      </w:r>
      <w:proofErr w:type="gramEnd"/>
      <w:r>
        <w:t>but see Stephenson)</w:t>
      </w:r>
    </w:p>
    <w:p w14:paraId="70207C88" w14:textId="77777777" w:rsidR="00247086" w:rsidRPr="00247086" w:rsidRDefault="00247086" w:rsidP="005672DE"/>
    <w:p w14:paraId="48A4E8FB" w14:textId="77777777" w:rsidR="005672DE" w:rsidRPr="00247086" w:rsidRDefault="0006631B" w:rsidP="0006631B">
      <w:r w:rsidRPr="00247086">
        <w:t>Optimal energy m</w:t>
      </w:r>
      <w:r w:rsidRPr="00247086">
        <w:t>odels have shown that RA is a sound way to illustrate the growth-reproduction trade-off</w:t>
      </w:r>
    </w:p>
    <w:p w14:paraId="53C19BFF" w14:textId="77777777" w:rsidR="0006631B" w:rsidRPr="00247086" w:rsidRDefault="0006631B" w:rsidP="002B6A67">
      <w:pPr>
        <w:autoSpaceDE w:val="0"/>
        <w:autoSpaceDN w:val="0"/>
        <w:adjustRightInd w:val="0"/>
        <w:spacing w:after="0" w:line="240" w:lineRule="auto"/>
      </w:pPr>
    </w:p>
    <w:p w14:paraId="0F80087E" w14:textId="77777777" w:rsidR="002B6A67" w:rsidRPr="00247086" w:rsidRDefault="00AC7281" w:rsidP="002B6A67">
      <w:pPr>
        <w:autoSpaceDE w:val="0"/>
        <w:autoSpaceDN w:val="0"/>
        <w:adjustRightInd w:val="0"/>
        <w:spacing w:after="0" w:line="240" w:lineRule="auto"/>
      </w:pPr>
      <w:r w:rsidRPr="00247086">
        <w:t xml:space="preserve">Optimal energy models have explored what factors lead to various graded RA schedules, showing that a gradual shift in resources from growth to reproduction is expected if environmental conditions are stochastic </w:t>
      </w:r>
      <w:r w:rsidRPr="00247086">
        <w:rPr>
          <w:rFonts w:cs="Times New Roman"/>
        </w:rPr>
        <w:fldChar w:fldCharType="begin"/>
      </w:r>
      <w:r w:rsidRPr="00247086">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247086">
        <w:rPr>
          <w:rFonts w:cs="Times New Roman"/>
        </w:rPr>
        <w:fldChar w:fldCharType="separate"/>
      </w:r>
      <w:r w:rsidRPr="00247086">
        <w:rPr>
          <w:rFonts w:cs="Times New Roman"/>
        </w:rPr>
        <w:t>(King &amp; Roughgarden 1982)</w:t>
      </w:r>
      <w:r w:rsidRPr="00247086">
        <w:rPr>
          <w:rFonts w:cs="Times New Roman"/>
        </w:rPr>
        <w:fldChar w:fldCharType="end"/>
      </w:r>
      <w:r w:rsidRPr="00247086">
        <w:rPr>
          <w:rFonts w:cs="Times New Roman"/>
        </w:rPr>
        <w:t xml:space="preserve"> or if </w:t>
      </w:r>
      <w:r w:rsidRPr="00247086">
        <w:t>the outcome of the growth-reproduction trade-off shifts with a factor that changes across individuals of different age, size, or other variable</w:t>
      </w:r>
      <w:r w:rsidR="002B6A67" w:rsidRPr="00247086">
        <w:t>.</w:t>
      </w:r>
      <w:r w:rsidRPr="00247086">
        <w:t xml:space="preserve"> </w:t>
      </w:r>
    </w:p>
    <w:p w14:paraId="7B38082F" w14:textId="09A0DFAD" w:rsidR="00AC7281" w:rsidRPr="00247086" w:rsidRDefault="00AC7281" w:rsidP="00A20556">
      <w:pPr>
        <w:autoSpaceDE w:val="0"/>
        <w:autoSpaceDN w:val="0"/>
        <w:adjustRightInd w:val="0"/>
        <w:spacing w:after="0" w:line="240" w:lineRule="auto"/>
      </w:pPr>
      <w:r w:rsidRPr="00247086">
        <w:t xml:space="preserve">For instance, if mortality declines with size or size, it is optimal for individuals to invest more modestly in both growth and reproduction across multiple years </w:t>
      </w:r>
      <w:r w:rsidR="002B6A67" w:rsidRPr="00247086">
        <w:rPr>
          <w:rFonts w:cs="AdvMINION-R"/>
        </w:rPr>
        <w:t>(</w:t>
      </w:r>
      <w:proofErr w:type="spellStart"/>
      <w:r w:rsidR="002B6A67" w:rsidRPr="00247086">
        <w:rPr>
          <w:rFonts w:cs="AdvMINION-R"/>
        </w:rPr>
        <w:t>Charnov</w:t>
      </w:r>
      <w:proofErr w:type="spellEnd"/>
      <w:r w:rsidR="00A20556">
        <w:rPr>
          <w:rFonts w:cs="AdvMINION-R"/>
        </w:rPr>
        <w:t xml:space="preserve"> </w:t>
      </w:r>
      <w:r w:rsidR="002B6A67" w:rsidRPr="00247086">
        <w:rPr>
          <w:rFonts w:cs="AdvMINION-R"/>
        </w:rPr>
        <w:t xml:space="preserve">and Schaffer 1973; </w:t>
      </w:r>
      <w:proofErr w:type="spellStart"/>
      <w:r w:rsidR="002B6A67" w:rsidRPr="00247086">
        <w:rPr>
          <w:rFonts w:cs="AdvMINION-R"/>
        </w:rPr>
        <w:t>Reznick</w:t>
      </w:r>
      <w:proofErr w:type="spellEnd"/>
      <w:r w:rsidR="002B6A67" w:rsidRPr="00247086">
        <w:rPr>
          <w:rFonts w:cs="AdvMINION-R"/>
        </w:rPr>
        <w:t xml:space="preserve"> and </w:t>
      </w:r>
      <w:proofErr w:type="spellStart"/>
      <w:r w:rsidR="002B6A67" w:rsidRPr="00247086">
        <w:rPr>
          <w:rFonts w:cs="AdvMINION-R"/>
        </w:rPr>
        <w:t>Endler</w:t>
      </w:r>
      <w:proofErr w:type="spellEnd"/>
      <w:r w:rsidR="002B6A67" w:rsidRPr="00247086">
        <w:rPr>
          <w:rFonts w:cs="AdvMINION-R"/>
        </w:rPr>
        <w:t xml:space="preserve"> 1982; Engen</w:t>
      </w:r>
      <w:r w:rsidR="00A20556">
        <w:rPr>
          <w:rFonts w:cs="AdvMINION-R"/>
        </w:rPr>
        <w:t xml:space="preserve"> </w:t>
      </w:r>
      <w:r w:rsidR="002B6A67" w:rsidRPr="00247086">
        <w:rPr>
          <w:rFonts w:cs="AdvMINION-R"/>
        </w:rPr>
        <w:t xml:space="preserve">and </w:t>
      </w:r>
      <w:proofErr w:type="spellStart"/>
      <w:r w:rsidR="002B6A67" w:rsidRPr="00247086">
        <w:rPr>
          <w:rFonts w:cs="AdvMINION-R"/>
        </w:rPr>
        <w:t>Saether</w:t>
      </w:r>
      <w:proofErr w:type="spellEnd"/>
      <w:r w:rsidR="002B6A67" w:rsidRPr="00247086">
        <w:rPr>
          <w:rFonts w:cs="AdvMINION-R"/>
        </w:rPr>
        <w:t xml:space="preserve"> 1994)</w:t>
      </w:r>
      <w:r w:rsidR="002B6A67" w:rsidRPr="00247086">
        <w:t xml:space="preserve"> </w:t>
      </w:r>
      <w:r w:rsidRPr="00247086">
        <w:t xml:space="preserve">(###). Declining photosynthetic rates with plant age </w:t>
      </w:r>
      <w:commentRangeStart w:id="0"/>
      <w:r w:rsidR="002B6A67" w:rsidRPr="00247086">
        <w:fldChar w:fldCharType="begin"/>
      </w:r>
      <w:r w:rsidR="00295705" w:rsidRPr="00247086">
        <w:instrText xml:space="preserve"> ADDIN ZOTERO_ITEM CSL_CITATION {"citationID":"9H928t38","properties":{"formattedCitation":"{\\rtf (Ryan {\\i{}et al.} 1997; Niinemets 2002; Thomas 2010; Drake {\\i{}et al.} 2010)}","plainCitation":"(Ryan et al. 1997; Niinemets 2002; Thomas 2010; Drake et al.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id":2032,"uris":["http://zotero.org/users/503753/items/HAIVK52H"],"uri":["http://zotero.org/users/503753/items/HAIVK52H"],"itemData":{"id":2032,"type":"article-journal","title":"Hydraulic limitation not declining nitrogen availability causes the age-related photosynthetic decline in loblolly pine (Pinus taeda L.)","container-title":"Plant, Cell &amp; Environment","page":"1756-1766","volume":"33","issue":"10","source":"Wiley Online Library","abstract":"Declining net primary production (NPP) with forest age is often attributed to a corresponding decline in gross primary production (GPP). We tested two hypotheses explaining the decline of GPP in ageing stands (14–115 years old) of Pinus taeda L.: (1) increasing N limitation limits photosynthetic capacity and thus decreases GPP with increasing age; and (2) hydraulic limitations increasingly induce stomatal closure, reducing GPP with increasing age. We tested these hypotheses using measurements of foliar nitrogen, photosynthesis, sap-flow and dendroclimatological techniques. Hypothesis (1) was not supported; foliar N retranslocation did not increase and declines were not observed in foliar N, leaf area per tree or photosynthetic capacity. Hypothesis (2) was supported; declines were observed in light-saturated photosynthesis, leaf- and canopy-level stomatal conductance, concentration of CO2 inside leaf air-spaces (corroborated by an increase in wood δ13C) and specific leaf area (SLA), while stomatal limitation and the ratio of sapwood area (SA) to leaf area increased. The sensitivity of radial growth to inter-annual variation in temperature and drought decreased with age, suggesting that tree water use becomes increasingly conservative with age. We conclude that hydraulic limitation increasingly limits the photosynthetic rates of ageing loblolly pine trees, possibly explaining the observed reduction of NPP.","DOI":"10.1111/j.1365-3040.2010.02180.x","ISSN":"1365-3040","language":"en","author":[{"family":"Drake","given":"J. E."},{"family":"Raetz","given":"L. M."},{"family":"Davis","given":"S. C."},{"family":"DeLUCIA","given":"E. H."}],"issued":{"date-parts":[["2010",10,1]]}}}],"schema":"https://github.com/citation-style-language/schema/raw/master/csl-citation.json"} </w:instrText>
      </w:r>
      <w:r w:rsidR="002B6A67" w:rsidRPr="00247086">
        <w:fldChar w:fldCharType="separate"/>
      </w:r>
      <w:r w:rsidR="00295705" w:rsidRPr="00247086">
        <w:rPr>
          <w:rFonts w:cs="Times New Roman"/>
        </w:rPr>
        <w:t xml:space="preserve">(Ryan </w:t>
      </w:r>
      <w:r w:rsidR="00295705" w:rsidRPr="00247086">
        <w:rPr>
          <w:rFonts w:cs="Times New Roman"/>
          <w:i/>
          <w:iCs/>
        </w:rPr>
        <w:t>et al.</w:t>
      </w:r>
      <w:r w:rsidR="00295705" w:rsidRPr="00247086">
        <w:rPr>
          <w:rFonts w:cs="Times New Roman"/>
        </w:rPr>
        <w:t xml:space="preserve"> 1997; </w:t>
      </w:r>
      <w:proofErr w:type="spellStart"/>
      <w:r w:rsidR="00295705" w:rsidRPr="00247086">
        <w:rPr>
          <w:rFonts w:cs="Times New Roman"/>
        </w:rPr>
        <w:t>Niinemets</w:t>
      </w:r>
      <w:proofErr w:type="spellEnd"/>
      <w:r w:rsidR="00295705" w:rsidRPr="00247086">
        <w:rPr>
          <w:rFonts w:cs="Times New Roman"/>
        </w:rPr>
        <w:t xml:space="preserve"> 2002; Thomas 2010; Drake </w:t>
      </w:r>
      <w:r w:rsidR="00295705" w:rsidRPr="00247086">
        <w:rPr>
          <w:rFonts w:cs="Times New Roman"/>
          <w:i/>
          <w:iCs/>
        </w:rPr>
        <w:t>et al.</w:t>
      </w:r>
      <w:r w:rsidR="00295705" w:rsidRPr="00247086">
        <w:rPr>
          <w:rFonts w:cs="Times New Roman"/>
        </w:rPr>
        <w:t xml:space="preserve"> 2010)</w:t>
      </w:r>
      <w:r w:rsidR="002B6A67" w:rsidRPr="00247086">
        <w:fldChar w:fldCharType="end"/>
      </w:r>
      <w:commentRangeEnd w:id="0"/>
      <w:r w:rsidR="002B6A67" w:rsidRPr="00247086">
        <w:rPr>
          <w:rStyle w:val="CommentReference"/>
          <w:sz w:val="22"/>
          <w:szCs w:val="22"/>
        </w:rPr>
        <w:commentReference w:id="0"/>
      </w:r>
      <w:r w:rsidRPr="00247086">
        <w:t>, not being deciduous</w:t>
      </w:r>
      <w:r w:rsidR="00341F32" w:rsidRPr="00247086">
        <w:t xml:space="preserve"> </w:t>
      </w:r>
      <w:r w:rsidR="002B6A67" w:rsidRPr="00247086">
        <w:fldChar w:fldCharType="begin"/>
      </w:r>
      <w:r w:rsidR="002B6A67" w:rsidRPr="00247086">
        <w:instrText xml:space="preserve"> ADDIN ZOTERO_ITEM CSL_CITATION {"citationID":"2pgbk9le1k","properties":{"formattedCitation":"(Pugliese &amp; Kozlowski 1990)","plainCitation":"(Pugliese &amp; Kozlowski 1990)"},"citationItems":[{"id":1066,"uris":["http://zotero.org/users/503753/items/WDQTUT7S"],"uri":["http://zotero.org/users/503753/items/WDQTUT7S"],"itemData":{"id":1066,"type":"article-journal","title":"Optimal patterns of growth and reproduction for perennial plants with persisting or not persisting vegetative parts","container-title":"Evolutionary Ecology","page":"75-89","volume":"4","issue":"1","source":"CrossRef","DOI":"10.1007/BF02270717","ISSN":"0269-7653","journalAbbreviation":"Evol Ecol","author":[{"family":"Pugliese","given":"Andrea"},{"family":"Kozlowski","given":"Jan"}],"issued":{"date-parts":[["1990",1]]}}}],"schema":"https://github.com/citation-style-language/schema/raw/master/csl-citation.json"} </w:instrText>
      </w:r>
      <w:r w:rsidR="002B6A67" w:rsidRPr="00247086">
        <w:fldChar w:fldCharType="separate"/>
      </w:r>
      <w:r w:rsidR="002B6A67" w:rsidRPr="00247086">
        <w:t>(Pugliese &amp; Kozlowski 1990)</w:t>
      </w:r>
      <w:r w:rsidR="002B6A67" w:rsidRPr="00247086">
        <w:fldChar w:fldCharType="end"/>
      </w:r>
      <w:r w:rsidR="002B6A67" w:rsidRPr="00247086">
        <w:t xml:space="preserve"> </w:t>
      </w:r>
      <w:r w:rsidRPr="00247086">
        <w:t>and relative declines in seed production at higher rates of reproductive investment</w:t>
      </w:r>
      <w:r w:rsidR="00341F32" w:rsidRPr="00247086">
        <w:t xml:space="preserve"> </w:t>
      </w:r>
      <w:r w:rsidR="00341F32" w:rsidRPr="00247086">
        <w:fldChar w:fldCharType="begin"/>
      </w:r>
      <w:r w:rsidR="00341F32" w:rsidRPr="00247086">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00341F32" w:rsidRPr="00247086">
        <w:fldChar w:fldCharType="separate"/>
      </w:r>
      <w:r w:rsidR="00341F32" w:rsidRPr="00247086">
        <w:t>(Miller, Tenhumberg &amp; Louda 2008)</w:t>
      </w:r>
      <w:r w:rsidR="00341F32" w:rsidRPr="00247086">
        <w:fldChar w:fldCharType="end"/>
      </w:r>
      <w:r w:rsidRPr="00247086">
        <w:t xml:space="preserve"> have also been investigated as factors leading to </w:t>
      </w:r>
      <w:r w:rsidRPr="00247086">
        <w:lastRenderedPageBreak/>
        <w:t xml:space="preserve">simultaneous investment in growth and reproduction across multiple growing seasons. These theoretical explorations </w:t>
      </w:r>
      <w:r w:rsidR="0019366B" w:rsidRPr="00247086">
        <w:t>indicate</w:t>
      </w:r>
      <w:r w:rsidRPr="00247086">
        <w:t xml:space="preserve"> that the shape of the RA schedule, age at reproductive maturity and the maximum RA achieved reflect species</w:t>
      </w:r>
      <w:r w:rsidR="0019366B" w:rsidRPr="00247086">
        <w:t>’</w:t>
      </w:r>
      <w:r w:rsidRPr="00247086">
        <w:t xml:space="preserve"> life history strategies </w:t>
      </w:r>
      <w:r w:rsidR="0019366B" w:rsidRPr="00247086">
        <w:t xml:space="preserve">(e.g. mortality, seed production) </w:t>
      </w:r>
      <w:r w:rsidRPr="00247086">
        <w:t xml:space="preserve">and </w:t>
      </w:r>
      <w:r w:rsidR="0019366B" w:rsidRPr="00247086">
        <w:t xml:space="preserve">key </w:t>
      </w:r>
      <w:r w:rsidRPr="00247086">
        <w:t>functional trait values</w:t>
      </w:r>
      <w:r w:rsidR="0019366B" w:rsidRPr="00247086">
        <w:t xml:space="preserve"> (e.g.</w:t>
      </w:r>
      <w:r w:rsidRPr="00247086">
        <w:t xml:space="preserve"> leaf lifespan, </w:t>
      </w:r>
      <w:r w:rsidR="0019366B" w:rsidRPr="00247086">
        <w:t>photosynthetic capacity, height, seed size)</w:t>
      </w:r>
    </w:p>
    <w:p w14:paraId="002F993C" w14:textId="77777777" w:rsidR="00996318" w:rsidRPr="00247086" w:rsidRDefault="00996318" w:rsidP="00FD5BB5"/>
    <w:p w14:paraId="1C50490F" w14:textId="754AA1AD" w:rsidR="002A75FA" w:rsidRPr="00247086" w:rsidRDefault="002A75FA" w:rsidP="002A75FA">
      <w:pPr>
        <w:spacing w:after="0" w:line="240" w:lineRule="auto"/>
        <w:rPr>
          <w:rFonts w:eastAsia="Times New Roman" w:cs="Times New Roman"/>
          <w:lang w:eastAsia="en-AU"/>
        </w:rPr>
      </w:pPr>
      <w:proofErr w:type="spellStart"/>
      <w:r w:rsidRPr="00247086">
        <w:rPr>
          <w:rFonts w:eastAsia="Times New Roman" w:cs="Times New Roman"/>
          <w:lang w:eastAsia="en-AU"/>
        </w:rPr>
        <w:t>RyanM.G</w:t>
      </w:r>
      <w:proofErr w:type="spellEnd"/>
      <w:r w:rsidRPr="00247086">
        <w:rPr>
          <w:rFonts w:eastAsia="Times New Roman" w:cs="Times New Roman"/>
          <w:lang w:eastAsia="en-AU"/>
        </w:rPr>
        <w:t>.</w:t>
      </w:r>
      <w:r w:rsidR="00A20556">
        <w:rPr>
          <w:rFonts w:eastAsia="Times New Roman" w:cs="Times New Roman"/>
          <w:lang w:eastAsia="en-AU"/>
        </w:rPr>
        <w:t xml:space="preserve"> </w:t>
      </w:r>
      <w:proofErr w:type="spellStart"/>
      <w:r w:rsidRPr="00247086">
        <w:rPr>
          <w:rFonts w:eastAsia="Times New Roman" w:cs="Times New Roman"/>
          <w:lang w:eastAsia="en-AU"/>
        </w:rPr>
        <w:t>WaringR.H</w:t>
      </w:r>
      <w:proofErr w:type="spellEnd"/>
      <w:proofErr w:type="gramStart"/>
      <w:r w:rsidRPr="00247086">
        <w:rPr>
          <w:rFonts w:eastAsia="Times New Roman" w:cs="Times New Roman"/>
          <w:lang w:eastAsia="en-AU"/>
        </w:rPr>
        <w:t>..</w:t>
      </w:r>
      <w:proofErr w:type="gramEnd"/>
      <w:r w:rsidRPr="00247086">
        <w:rPr>
          <w:rFonts w:eastAsia="Times New Roman" w:cs="Times New Roman"/>
          <w:lang w:eastAsia="en-AU"/>
        </w:rPr>
        <w:t xml:space="preserve"> 1992. Stem maintenance and stand development in a subalpine </w:t>
      </w:r>
      <w:proofErr w:type="spellStart"/>
      <w:r w:rsidR="00A20556">
        <w:rPr>
          <w:rFonts w:eastAsia="Times New Roman" w:cs="Times New Roman"/>
          <w:lang w:eastAsia="en-AU"/>
        </w:rPr>
        <w:t>l</w:t>
      </w:r>
      <w:r w:rsidRPr="00247086">
        <w:rPr>
          <w:rFonts w:eastAsia="Times New Roman" w:cs="Times New Roman"/>
          <w:lang w:eastAsia="en-AU"/>
        </w:rPr>
        <w:t>odgepole</w:t>
      </w:r>
      <w:proofErr w:type="spellEnd"/>
      <w:r w:rsidRPr="00247086">
        <w:rPr>
          <w:rFonts w:eastAsia="Times New Roman" w:cs="Times New Roman"/>
          <w:lang w:eastAsia="en-AU"/>
        </w:rPr>
        <w:t xml:space="preserve"> pine forest Ecology  </w:t>
      </w:r>
    </w:p>
    <w:p w14:paraId="4F0F9346" w14:textId="77777777" w:rsidR="002A75FA" w:rsidRPr="00247086" w:rsidRDefault="002A75FA" w:rsidP="002A75FA">
      <w:pPr>
        <w:pStyle w:val="NormalWeb"/>
        <w:rPr>
          <w:rFonts w:asciiTheme="minorHAnsi" w:hAnsiTheme="minorHAnsi"/>
          <w:sz w:val="22"/>
          <w:szCs w:val="22"/>
        </w:rPr>
      </w:pPr>
      <w:r w:rsidRPr="00247086">
        <w:rPr>
          <w:rFonts w:asciiTheme="minorHAnsi" w:hAnsiTheme="minorHAnsi"/>
          <w:sz w:val="22"/>
          <w:szCs w:val="22"/>
        </w:rPr>
        <w:t xml:space="preserve">Sala: “Another area of study that has focused on C as a primary driver of productivity is the research that has been done on the mechanisms underlying the well-known age- and size-related growth declines in trees and forests (Ryan et al. 1997). The two classical groups of hypotheses to explain size/age-related declines of growth rates in trees and stands focused on the extent to which growth declines occurred as a result of reduced C supply via photosynthesis (assimilation hypotheses) or an increase of C demand due to increases of the respiratory load (respiration hypotheses; see Sala et al. 2011 for a discussion). However, both of these groups of hypotheses rest on the same assumption: that growth declines are due to limiting C availability. This perspective is now questioned based on current research indicating that alternative factors (e.g., turgor, long-distance transport of assimilates, nutrients) contribute to growth limitations in tall trees (Woodruff et al. 2004, Sala et al. 2011, Woodruff and </w:t>
      </w:r>
      <w:proofErr w:type="spellStart"/>
      <w:r w:rsidRPr="00247086">
        <w:rPr>
          <w:rFonts w:asciiTheme="minorHAnsi" w:hAnsiTheme="minorHAnsi"/>
          <w:sz w:val="22"/>
          <w:szCs w:val="22"/>
        </w:rPr>
        <w:t>Meinzer</w:t>
      </w:r>
      <w:proofErr w:type="spellEnd"/>
      <w:r w:rsidRPr="00247086">
        <w:rPr>
          <w:rFonts w:asciiTheme="minorHAnsi" w:hAnsiTheme="minorHAnsi"/>
          <w:sz w:val="22"/>
          <w:szCs w:val="22"/>
        </w:rPr>
        <w:t xml:space="preserve"> 2011</w:t>
      </w:r>
      <w:r w:rsidRPr="00247086">
        <w:rPr>
          <w:rStyle w:val="Emphasis"/>
          <w:rFonts w:asciiTheme="minorHAnsi" w:eastAsiaTheme="majorEastAsia" w:hAnsiTheme="minorHAnsi"/>
          <w:sz w:val="22"/>
          <w:szCs w:val="22"/>
        </w:rPr>
        <w:t>b</w:t>
      </w:r>
      <w:r w:rsidRPr="00247086">
        <w:rPr>
          <w:rFonts w:asciiTheme="minorHAnsi" w:hAnsiTheme="minorHAnsi"/>
          <w:sz w:val="22"/>
          <w:szCs w:val="22"/>
        </w:rPr>
        <w:t>).”</w:t>
      </w:r>
    </w:p>
    <w:p w14:paraId="04A8A3E0" w14:textId="4D2FAD38" w:rsidR="002A75FA" w:rsidRPr="00247086" w:rsidRDefault="0027242B" w:rsidP="008647C0">
      <w:pPr>
        <w:autoSpaceDE w:val="0"/>
        <w:autoSpaceDN w:val="0"/>
        <w:adjustRightInd w:val="0"/>
        <w:spacing w:after="0" w:line="240" w:lineRule="auto"/>
        <w:rPr>
          <w:rFonts w:cs="AdvTT6120e2aa"/>
        </w:rPr>
      </w:pPr>
      <w:r w:rsidRPr="00247086">
        <w:rPr>
          <w:rFonts w:cs="AdvTT6120e2aa"/>
        </w:rPr>
        <w:t>the decrease of light capture e</w:t>
      </w:r>
      <w:r w:rsidRPr="00247086">
        <w:rPr>
          <w:rFonts w:cs="AdvTT6120e2aa+fb"/>
        </w:rPr>
        <w:t>ffi</w:t>
      </w:r>
      <w:r w:rsidRPr="00247086">
        <w:rPr>
          <w:rFonts w:cs="AdvTT6120e2aa"/>
        </w:rPr>
        <w:t>ciency in mature</w:t>
      </w:r>
      <w:r w:rsidR="008647C0">
        <w:rPr>
          <w:rFonts w:cs="AdvTT6120e2aa"/>
        </w:rPr>
        <w:t xml:space="preserve"> </w:t>
      </w:r>
      <w:r w:rsidRPr="00247086">
        <w:rPr>
          <w:rFonts w:cs="AdvTT6120e2aa"/>
        </w:rPr>
        <w:t>trees (</w:t>
      </w:r>
      <w:proofErr w:type="spellStart"/>
      <w:r w:rsidRPr="00247086">
        <w:rPr>
          <w:rFonts w:cs="AdvTT6120e2aa"/>
        </w:rPr>
        <w:t>Niinemets</w:t>
      </w:r>
      <w:proofErr w:type="spellEnd"/>
      <w:r w:rsidRPr="00247086">
        <w:rPr>
          <w:rFonts w:cs="AdvTT6120e2aa"/>
        </w:rPr>
        <w:t xml:space="preserve"> et al. 2005) or the decrease of the turgor</w:t>
      </w:r>
      <w:r w:rsidR="008647C0">
        <w:rPr>
          <w:rFonts w:cs="AdvTT6120e2aa"/>
        </w:rPr>
        <w:t xml:space="preserve"> </w:t>
      </w:r>
      <w:r w:rsidRPr="00247086">
        <w:rPr>
          <w:rFonts w:cs="AdvTT6120e2aa"/>
        </w:rPr>
        <w:t>pressure limiting cell expansion and reducing the carbon</w:t>
      </w:r>
      <w:r w:rsidR="008647C0">
        <w:rPr>
          <w:rFonts w:cs="AdvTT6120e2aa"/>
        </w:rPr>
        <w:t xml:space="preserve"> </w:t>
      </w:r>
      <w:r w:rsidRPr="00247086">
        <w:rPr>
          <w:rFonts w:cs="AdvTT6120e2aa"/>
        </w:rPr>
        <w:t>sink of growth (Woodru</w:t>
      </w:r>
      <w:r w:rsidRPr="00247086">
        <w:rPr>
          <w:rFonts w:cs="AdvTT6120e2aa+fb"/>
        </w:rPr>
        <w:t xml:space="preserve">ff </w:t>
      </w:r>
      <w:r w:rsidR="008647C0">
        <w:rPr>
          <w:rFonts w:cs="AdvTT6120e2aa"/>
        </w:rPr>
        <w:t xml:space="preserve">et al. </w:t>
      </w:r>
      <w:r w:rsidRPr="00247086">
        <w:rPr>
          <w:rFonts w:cs="AdvTT6120e2aa"/>
        </w:rPr>
        <w:t>2004).</w:t>
      </w:r>
      <w:r w:rsidRPr="00247086">
        <w:rPr>
          <w:rFonts w:cs="AdvTT6120e2aa"/>
        </w:rPr>
        <w:t xml:space="preserve"> – </w:t>
      </w:r>
      <w:proofErr w:type="gramStart"/>
      <w:r w:rsidRPr="00247086">
        <w:rPr>
          <w:rFonts w:cs="AdvTT6120e2aa"/>
        </w:rPr>
        <w:t>from</w:t>
      </w:r>
      <w:proofErr w:type="gramEnd"/>
      <w:r w:rsidRPr="00247086">
        <w:rPr>
          <w:rFonts w:cs="AdvTT6120e2aa"/>
        </w:rPr>
        <w:t xml:space="preserve"> Genet</w:t>
      </w:r>
    </w:p>
    <w:p w14:paraId="54A36C44" w14:textId="39465BF7" w:rsidR="002A75FA" w:rsidRPr="00247086" w:rsidRDefault="002A75FA" w:rsidP="002A75FA">
      <w:pPr>
        <w:rPr>
          <w:rFonts w:cs="AdvTT6120e2aa"/>
        </w:rPr>
      </w:pPr>
      <w:r w:rsidRPr="00247086">
        <w:rPr>
          <w:rFonts w:cs="AdvTT6120e2aa"/>
        </w:rPr>
        <w:t>Becker et al. 2000 –</w:t>
      </w:r>
      <w:r w:rsidR="005E06EB" w:rsidRPr="00247086">
        <w:rPr>
          <w:rFonts w:cs="AdvTT6120e2aa"/>
        </w:rPr>
        <w:t>shouldn’t assume hydraulic limitations main reason height growth ceases</w:t>
      </w:r>
    </w:p>
    <w:p w14:paraId="54CDCCAE" w14:textId="0C97EC77" w:rsidR="00996318" w:rsidRPr="00247086" w:rsidRDefault="00217531" w:rsidP="008647C0">
      <w:pPr>
        <w:autoSpaceDE w:val="0"/>
        <w:autoSpaceDN w:val="0"/>
        <w:adjustRightInd w:val="0"/>
        <w:spacing w:after="0" w:line="240" w:lineRule="auto"/>
        <w:rPr>
          <w:rFonts w:cs="TimesNRMT"/>
        </w:rPr>
      </w:pPr>
      <w:r w:rsidRPr="00247086">
        <w:rPr>
          <w:rFonts w:cs="TimesNRMT"/>
        </w:rPr>
        <w:t xml:space="preserve">In adult trees, allocation of </w:t>
      </w:r>
      <w:proofErr w:type="spellStart"/>
      <w:r w:rsidRPr="00247086">
        <w:rPr>
          <w:rFonts w:cs="TimesNRMT"/>
        </w:rPr>
        <w:t>photosynthate</w:t>
      </w:r>
      <w:proofErr w:type="spellEnd"/>
      <w:r w:rsidRPr="00247086">
        <w:rPr>
          <w:rFonts w:cs="TimesNRMT"/>
        </w:rPr>
        <w:t xml:space="preserve"> to flower</w:t>
      </w:r>
      <w:r w:rsidR="008647C0">
        <w:rPr>
          <w:rFonts w:cs="TimesNRMT"/>
        </w:rPr>
        <w:t xml:space="preserve"> </w:t>
      </w:r>
      <w:r w:rsidRPr="00247086">
        <w:rPr>
          <w:rFonts w:cs="TimesNRMT"/>
        </w:rPr>
        <w:t>and seed production has priority over primary and</w:t>
      </w:r>
      <w:r w:rsidR="008647C0">
        <w:rPr>
          <w:rFonts w:cs="TimesNRMT"/>
        </w:rPr>
        <w:t xml:space="preserve"> </w:t>
      </w:r>
      <w:r w:rsidRPr="00247086">
        <w:rPr>
          <w:rFonts w:cs="TimesNRMT"/>
        </w:rPr>
        <w:t>secondary stem growth (Oliver &amp; Larson 1990).</w:t>
      </w:r>
      <w:r w:rsidR="00AA2855" w:rsidRPr="00247086">
        <w:rPr>
          <w:rFonts w:cs="TimesNRMT"/>
        </w:rPr>
        <w:t xml:space="preserve"> </w:t>
      </w:r>
      <w:r w:rsidR="00AA2855" w:rsidRPr="00247086">
        <w:rPr>
          <w:rFonts w:cs="TimesNRMT"/>
        </w:rPr>
        <w:tab/>
        <w:t xml:space="preserve">- </w:t>
      </w:r>
      <w:proofErr w:type="gramStart"/>
      <w:r w:rsidR="00AA2855" w:rsidRPr="00247086">
        <w:rPr>
          <w:rFonts w:cs="TimesNRMT"/>
        </w:rPr>
        <w:t>in</w:t>
      </w:r>
      <w:proofErr w:type="gramEnd"/>
      <w:r w:rsidR="00AA2855" w:rsidRPr="00247086">
        <w:rPr>
          <w:rFonts w:cs="TimesNRMT"/>
        </w:rPr>
        <w:t xml:space="preserve"> Becker 2000</w:t>
      </w:r>
    </w:p>
    <w:p w14:paraId="3B5735CC" w14:textId="77777777" w:rsidR="008647C0" w:rsidRDefault="008647C0" w:rsidP="00AA2855">
      <w:pPr>
        <w:autoSpaceDE w:val="0"/>
        <w:autoSpaceDN w:val="0"/>
        <w:adjustRightInd w:val="0"/>
        <w:spacing w:after="0" w:line="240" w:lineRule="auto"/>
        <w:rPr>
          <w:rFonts w:cs="TimesNRMT"/>
        </w:rPr>
      </w:pPr>
    </w:p>
    <w:p w14:paraId="53D1208E" w14:textId="6E61CFBE" w:rsidR="00AA2855" w:rsidRDefault="00AA2855" w:rsidP="008647C0">
      <w:pPr>
        <w:autoSpaceDE w:val="0"/>
        <w:autoSpaceDN w:val="0"/>
        <w:adjustRightInd w:val="0"/>
        <w:spacing w:after="0" w:line="240" w:lineRule="auto"/>
        <w:rPr>
          <w:rFonts w:cs="TimesNRMT"/>
        </w:rPr>
      </w:pPr>
      <w:r w:rsidRPr="00247086">
        <w:rPr>
          <w:rFonts w:cs="TimesNRMT"/>
        </w:rPr>
        <w:t>On very poor sites, heavy seed production can even</w:t>
      </w:r>
      <w:r w:rsidR="008647C0">
        <w:rPr>
          <w:rFonts w:cs="TimesNRMT"/>
        </w:rPr>
        <w:t xml:space="preserve"> </w:t>
      </w:r>
      <w:r w:rsidRPr="00247086">
        <w:rPr>
          <w:rFonts w:cs="TimesNRMT"/>
        </w:rPr>
        <w:t xml:space="preserve">eliminate annual ring production (Matthews 1963). – </w:t>
      </w:r>
      <w:proofErr w:type="gramStart"/>
      <w:r w:rsidRPr="00247086">
        <w:rPr>
          <w:rFonts w:cs="TimesNRMT"/>
        </w:rPr>
        <w:t>in</w:t>
      </w:r>
      <w:proofErr w:type="gramEnd"/>
      <w:r w:rsidRPr="00247086">
        <w:rPr>
          <w:rFonts w:cs="TimesNRMT"/>
        </w:rPr>
        <w:t xml:space="preserve"> Becker 2000</w:t>
      </w:r>
    </w:p>
    <w:p w14:paraId="3308F000"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cs="TimesNRMT"/>
        </w:rPr>
        <w:t>“</w:t>
      </w:r>
      <w:r>
        <w:rPr>
          <w:rFonts w:ascii="TimesNRMT" w:hAnsi="TimesNRMT" w:cs="TimesNRMT"/>
          <w:sz w:val="18"/>
          <w:szCs w:val="18"/>
        </w:rPr>
        <w:t>When height growth ceases to offer a competitive</w:t>
      </w:r>
    </w:p>
    <w:p w14:paraId="78EBFDC6" w14:textId="77777777" w:rsidR="006D7443" w:rsidRDefault="006D7443" w:rsidP="006D7443">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advantage</w:t>
      </w:r>
      <w:proofErr w:type="gramEnd"/>
      <w:r>
        <w:rPr>
          <w:rFonts w:ascii="TimesNRMT" w:hAnsi="TimesNRMT" w:cs="TimesNRMT"/>
          <w:sz w:val="18"/>
          <w:szCs w:val="18"/>
        </w:rPr>
        <w:t xml:space="preserve"> through avoidance of shading, then</w:t>
      </w:r>
    </w:p>
    <w:p w14:paraId="1073839A"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ascii="TimesNRMT" w:hAnsi="TimesNRMT" w:cs="TimesNRMT"/>
          <w:sz w:val="18"/>
          <w:szCs w:val="18"/>
        </w:rPr>
        <w:t>(</w:t>
      </w:r>
      <w:proofErr w:type="gramStart"/>
      <w:r>
        <w:rPr>
          <w:rFonts w:ascii="TimesNRMT" w:hAnsi="TimesNRMT" w:cs="TimesNRMT"/>
          <w:sz w:val="18"/>
          <w:szCs w:val="18"/>
        </w:rPr>
        <w:t>genetically</w:t>
      </w:r>
      <w:proofErr w:type="gramEnd"/>
      <w:r>
        <w:rPr>
          <w:rFonts w:ascii="TimesNRMT" w:hAnsi="TimesNRMT" w:cs="TimesNRMT"/>
          <w:sz w:val="18"/>
          <w:szCs w:val="18"/>
        </w:rPr>
        <w:t xml:space="preserve"> programmed) resource allocation will be</w:t>
      </w:r>
    </w:p>
    <w:p w14:paraId="3A8C695C" w14:textId="77777777" w:rsidR="006D7443" w:rsidRDefault="006D7443" w:rsidP="006D7443">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adjusted</w:t>
      </w:r>
      <w:proofErr w:type="gramEnd"/>
      <w:r>
        <w:rPr>
          <w:rFonts w:ascii="TimesNRMT" w:hAnsi="TimesNRMT" w:cs="TimesNRMT"/>
          <w:sz w:val="18"/>
          <w:szCs w:val="18"/>
        </w:rPr>
        <w:t xml:space="preserve"> to enhance tree survival and reproduction,</w:t>
      </w:r>
    </w:p>
    <w:p w14:paraId="3C20BDF8" w14:textId="0A60D755" w:rsidR="006D7443" w:rsidRDefault="006D7443" w:rsidP="006D7443">
      <w:pPr>
        <w:autoSpaceDE w:val="0"/>
        <w:autoSpaceDN w:val="0"/>
        <w:adjustRightInd w:val="0"/>
        <w:spacing w:after="0" w:line="240" w:lineRule="auto"/>
        <w:rPr>
          <w:rFonts w:cs="TimesNRMT"/>
        </w:rPr>
      </w:pPr>
      <w:proofErr w:type="gramStart"/>
      <w:r>
        <w:rPr>
          <w:rFonts w:ascii="TimesNRMT" w:hAnsi="TimesNRMT" w:cs="TimesNRMT"/>
          <w:sz w:val="18"/>
          <w:szCs w:val="18"/>
        </w:rPr>
        <w:t>not</w:t>
      </w:r>
      <w:proofErr w:type="gramEnd"/>
      <w:r>
        <w:rPr>
          <w:rFonts w:ascii="TimesNRMT" w:hAnsi="TimesNRMT" w:cs="TimesNRMT"/>
          <w:sz w:val="18"/>
          <w:szCs w:val="18"/>
        </w:rPr>
        <w:t xml:space="preserve"> necessarily wood production.</w:t>
      </w:r>
      <w:r>
        <w:rPr>
          <w:rFonts w:ascii="TimesNRMT" w:hAnsi="TimesNRMT" w:cs="TimesNRMT"/>
          <w:sz w:val="18"/>
          <w:szCs w:val="18"/>
        </w:rPr>
        <w:t>” Becker 2000</w:t>
      </w:r>
    </w:p>
    <w:p w14:paraId="396BA2C9" w14:textId="77777777" w:rsidR="008647C0" w:rsidRPr="00247086" w:rsidRDefault="008647C0" w:rsidP="008647C0">
      <w:pPr>
        <w:autoSpaceDE w:val="0"/>
        <w:autoSpaceDN w:val="0"/>
        <w:adjustRightInd w:val="0"/>
        <w:spacing w:after="0" w:line="240" w:lineRule="auto"/>
        <w:rPr>
          <w:rFonts w:cs="TimesNRMT"/>
        </w:rPr>
      </w:pPr>
    </w:p>
    <w:p w14:paraId="5886B2EA" w14:textId="27E98FC3" w:rsidR="00AA2855" w:rsidRPr="00247086" w:rsidRDefault="00AA2855" w:rsidP="008647C0">
      <w:pPr>
        <w:autoSpaceDE w:val="0"/>
        <w:autoSpaceDN w:val="0"/>
        <w:adjustRightInd w:val="0"/>
        <w:spacing w:after="0" w:line="240" w:lineRule="auto"/>
      </w:pPr>
      <w:proofErr w:type="gramStart"/>
      <w:r w:rsidRPr="00247086">
        <w:rPr>
          <w:rFonts w:cs="TimesNRMT"/>
        </w:rPr>
        <w:t>large</w:t>
      </w:r>
      <w:proofErr w:type="gramEnd"/>
      <w:r w:rsidRPr="00247086">
        <w:rPr>
          <w:rFonts w:cs="TimesNRMT"/>
        </w:rPr>
        <w:t xml:space="preserve"> fruit crops may decrease vegetative</w:t>
      </w:r>
      <w:r w:rsidR="008647C0">
        <w:rPr>
          <w:rFonts w:cs="TimesNRMT"/>
        </w:rPr>
        <w:t xml:space="preserve"> </w:t>
      </w:r>
      <w:r w:rsidRPr="00247086">
        <w:rPr>
          <w:rFonts w:cs="TimesNRMT"/>
        </w:rPr>
        <w:t>growth during both fruiting and non-fruiting years</w:t>
      </w:r>
      <w:r w:rsidR="008647C0">
        <w:rPr>
          <w:rFonts w:cs="TimesNRMT"/>
        </w:rPr>
        <w:t xml:space="preserve"> </w:t>
      </w:r>
      <w:r w:rsidRPr="00247086">
        <w:rPr>
          <w:rFonts w:cs="TimesNRMT"/>
        </w:rPr>
        <w:t>because of energy reserve depletion (Dickson 1991) – in Becker 2000</w:t>
      </w:r>
    </w:p>
    <w:p w14:paraId="438B23DC" w14:textId="7AA682CC" w:rsidR="00BC4A6F" w:rsidRPr="00BC4A6F" w:rsidRDefault="003F4704"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Declines in leaf area in older trees maybe has been noted by different measurements including increased </w:t>
      </w:r>
      <w:r w:rsidR="002B48CA">
        <w:rPr>
          <w:rFonts w:ascii="Times New Roman" w:eastAsia="Times New Roman" w:hAnsi="Times New Roman" w:cs="Times New Roman"/>
          <w:sz w:val="24"/>
          <w:szCs w:val="24"/>
          <w:lang w:eastAsia="en-AU"/>
        </w:rPr>
        <w:t xml:space="preserve">canopy gap fraction </w:t>
      </w:r>
      <w:r>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D8iILu7s","properties":{"formattedCitation":"(Quinn &amp; Thomas 2015)","plainCitation":"(Quinn &amp; Thomas 2015)"},"citationItems":[{"id":2066,"uris":["http://zotero.org/users/503753/items/4EKCB2ZN"],"uri":["http://zotero.org/users/503753/items/4EKCB2ZN"],"itemData":{"id":2066,"type":"article-journal","title":"Age-related Crown Thinning in Tropical Forest Trees","container-title":"Biotropica","page":"320-329","volume":"47","issue":"3","source":"Wiley Online Library","abstract":"Gap dynamics theory proposes that treefall gaps provide high light levels needed for regeneration in the understory, and by increasing heterogeneity in the light environment allow light-demanding tree species to persist in the community. Recent studies have demonstrated age-related declines in leaf area index of individual temperate trees, highlighting a mechanism for gradual changes in the forest canopy that may also be an important, but less obvious, driver of forest dynamics. We assessed the prevalence of age-related crown thinning among 12 tropical canopy tree species sampled in lowland forests in Panama and Puerto Rico (total N = 881). Canopy gap fraction of individual canopy tree crowns was positively related to stem diameter at 1.3 m (diameter at breast height) in a pooled analysis, with 10 of 12 species showing a positive trend. Considered individually, a positive correlation between stem diameter and canopy gap fraction was statistically significant in 4 of 12 species, all of which were large-statured canopy to emergent species: Beilschmiedia pendula, Ceiba pentandra, Jacaranda copaia, and Prioria copaifera. Pooled analyses also showed a negative relationship between liana abundance and canopy gap fraction, suggesting that lianas could be partially obscuring age-related crown thinning. We conclude that age-related crown thinning occurs in tropical forests, and could thus influence patterns of tree regeneration and tropical forest community dynamics.","DOI":"10.1111/btp.12218","ISSN":"1744-7429","journalAbbreviation":"Biotropica","language":"en","author":[{"family":"Quinn","given":"Eadaoin M."},{"family":"Thomas","given":"Sean C."}],"issued":{"date-parts":[["2015",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2B48CA" w:rsidRPr="002B48CA">
        <w:rPr>
          <w:rFonts w:ascii="Times New Roman" w:hAnsi="Times New Roman" w:cs="Times New Roman"/>
          <w:sz w:val="24"/>
        </w:rPr>
        <w:t>(Quinn &amp; Thomas 2015)</w:t>
      </w:r>
      <w:r>
        <w:rPr>
          <w:rFonts w:ascii="Times New Roman" w:eastAsia="Times New Roman" w:hAnsi="Times New Roman" w:cs="Times New Roman"/>
          <w:sz w:val="24"/>
          <w:szCs w:val="24"/>
          <w:lang w:eastAsia="en-AU"/>
        </w:rPr>
        <w:fldChar w:fldCharType="end"/>
      </w:r>
      <w:r w:rsidR="002B48CA">
        <w:rPr>
          <w:rFonts w:ascii="Times New Roman" w:eastAsia="Times New Roman" w:hAnsi="Times New Roman" w:cs="Times New Roman"/>
          <w:sz w:val="24"/>
          <w:szCs w:val="24"/>
          <w:lang w:eastAsia="en-AU"/>
        </w:rPr>
        <w:t xml:space="preserve">, </w:t>
      </w:r>
      <w:proofErr w:type="spellStart"/>
      <w:r w:rsidR="002B48CA">
        <w:rPr>
          <w:rFonts w:ascii="Times New Roman" w:eastAsia="Times New Roman" w:hAnsi="Times New Roman" w:cs="Times New Roman"/>
          <w:sz w:val="24"/>
          <w:szCs w:val="24"/>
          <w:lang w:eastAsia="en-AU"/>
        </w:rPr>
        <w:t>decreaing</w:t>
      </w:r>
      <w:proofErr w:type="spellEnd"/>
      <w:r w:rsidR="002B48CA">
        <w:rPr>
          <w:rFonts w:ascii="Times New Roman" w:eastAsia="Times New Roman" w:hAnsi="Times New Roman" w:cs="Times New Roman"/>
          <w:sz w:val="24"/>
          <w:szCs w:val="24"/>
          <w:lang w:eastAsia="en-AU"/>
        </w:rPr>
        <w:t xml:space="preserve"> LAI </w:t>
      </w:r>
      <w:r w:rsidR="002B48CA">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1e5j2fpc3f","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2B48CA">
        <w:rPr>
          <w:rFonts w:ascii="Times New Roman" w:eastAsia="Times New Roman" w:hAnsi="Times New Roman" w:cs="Times New Roman"/>
          <w:sz w:val="24"/>
          <w:szCs w:val="24"/>
          <w:lang w:eastAsia="en-AU"/>
        </w:rPr>
        <w:fldChar w:fldCharType="separate"/>
      </w:r>
      <w:r w:rsidR="002B48CA" w:rsidRPr="002B48CA">
        <w:rPr>
          <w:rFonts w:ascii="Times New Roman" w:hAnsi="Times New Roman" w:cs="Times New Roman"/>
          <w:sz w:val="24"/>
          <w:szCs w:val="24"/>
        </w:rPr>
        <w:t xml:space="preserve">(Nock </w:t>
      </w:r>
      <w:r w:rsidR="002B48CA" w:rsidRPr="002B48CA">
        <w:rPr>
          <w:rFonts w:ascii="Times New Roman" w:hAnsi="Times New Roman" w:cs="Times New Roman"/>
          <w:i/>
          <w:iCs/>
          <w:sz w:val="24"/>
          <w:szCs w:val="24"/>
        </w:rPr>
        <w:t>et al.</w:t>
      </w:r>
      <w:r w:rsidR="002B48CA" w:rsidRPr="002B48CA">
        <w:rPr>
          <w:rFonts w:ascii="Times New Roman" w:hAnsi="Times New Roman" w:cs="Times New Roman"/>
          <w:sz w:val="24"/>
          <w:szCs w:val="24"/>
        </w:rPr>
        <w:t xml:space="preserve"> 2008)</w:t>
      </w:r>
      <w:r w:rsidR="002B48CA">
        <w:rPr>
          <w:rFonts w:ascii="Times New Roman" w:eastAsia="Times New Roman" w:hAnsi="Times New Roman" w:cs="Times New Roman"/>
          <w:sz w:val="24"/>
          <w:szCs w:val="24"/>
          <w:lang w:eastAsia="en-AU"/>
        </w:rPr>
        <w:fldChar w:fldCharType="end"/>
      </w:r>
      <w:r w:rsidR="008439EC">
        <w:rPr>
          <w:rFonts w:ascii="Times New Roman" w:eastAsia="Times New Roman" w:hAnsi="Times New Roman" w:cs="Times New Roman"/>
          <w:sz w:val="24"/>
          <w:szCs w:val="24"/>
          <w:lang w:eastAsia="en-AU"/>
        </w:rPr>
        <w:t xml:space="preserve">, ###. In addition, older trees have a lower ratio of branch biomass to main stem biomass than do younger trees </w:t>
      </w:r>
      <w:r w:rsidR="008439EC">
        <w:rPr>
          <w:rFonts w:ascii="Times New Roman" w:eastAsia="Times New Roman" w:hAnsi="Times New Roman" w:cs="Times New Roman"/>
          <w:sz w:val="24"/>
          <w:szCs w:val="24"/>
          <w:lang w:eastAsia="en-AU"/>
        </w:rPr>
        <w:fldChar w:fldCharType="begin"/>
      </w:r>
      <w:r w:rsidR="008439EC">
        <w:rPr>
          <w:rFonts w:ascii="Times New Roman" w:eastAsia="Times New Roman" w:hAnsi="Times New Roman" w:cs="Times New Roman"/>
          <w:sz w:val="24"/>
          <w:szCs w:val="24"/>
          <w:lang w:eastAsia="en-AU"/>
        </w:rPr>
        <w:instrText xml:space="preserve"> ADDIN ZOTERO_ITEM CSL_CITATION {"citationID":"p53qoa74l","properties":{"formattedCitation":"{\\rtf (Liu, Fox &amp; Xu 2002; Lehtonen {\\i{}et al.} 2004)}","plainCitation":"(Liu, Fox &amp; Xu 2002; Lehtonen et al. 2004)"},"citationItems":[{"id":2109,"uris":["http://zotero.org/users/503753/items/4RG3CX8C"],"uri":["http://zotero.org/users/503753/items/4RG3CX8C"],"itemData":{"id":2109,"type":"article-journal","title":"Biomass and nutrient accumulation in montane evergreen broad-leaved forest (Lithocarpus xylocarpus type) in Ailao Mountains, SW China","container-title":"Forest Ecology and Management","page":"223-235","volume":"1-3","issue":"158","source":"www.infona.pl","abstract":"Montane evergreen broad-leaved forest was the natural vegetation of subtropical, mountainous central and southern Yunnan, SW China. Pristine natural forest, dominated by Fagaceae (Lithocarpus xylocarpus, Lithocarpus chintungensis and Castanopsis wattii), is still present at Ailao Mountain National Nature Reserve. Within this forest, older stands are of relatively low density, with scattered large trees, compared with stands of higher density. Biomass and nutrient content are examined in this paper for two stands, one each of relatively high and low density.Tree aerial biomass components were calculated from a stand census applied to previously derived regressions of biomass components and tree size. Tree roots were obtained from cores (20 per stand). Other biomass contributions sampled were: live shrubs (five 4m     &lt;sup&gt;2&lt;/sup&gt;     samples); herb (ten 1m     &lt;sup&gt;2&lt;/sup&gt;     samples); dead wood (ten 4m     &lt;sup&gt;2&lt;/sup&gt;     samples); litterfall (fifteen 1m     &lt;sup&gt;2&lt;/sup&gt;     samples, monthly); forest floor litter (ten 0.25m     &lt;sup&gt;2&lt;/sup&gt;     samples, 3-monthly). Three nutrient samples were analysed for each tissue per species for both stands.Total live biomass was 503 and 285tha     &lt;sup&gt;-&lt;/sup&gt;     &lt;sup&gt;1&lt;/sup&gt;     for the high and low density stands, respectively. The biomass ratio of stem-wood to branch-wood and leaf biomass was 10:1 and 43.4:1 in the former and 14:1 and 29.7:1 in the latter, respectively. Standing crops of litter and dead wood were both less in the former (10.3 and 46.2tha     &lt;sup&gt;-&lt;/sup&gt;     &lt;sup&gt;1&lt;/sup&gt;     ) than the latter (12.9 and 98.5tha     &lt;sup&gt;-&lt;/sup&gt;     &lt;sup&gt;1&lt;/sup&gt;     ). Litterfall in the high density stand was 5.4 compared with 7.1tha     &lt;sup&gt;-&lt;/sup&gt;     &lt;sup&gt;1&lt;/sup&gt;     in the low density. Total nutrient content in living and dead wood materials was 280 and 195tha     &lt;sup&gt;-&lt;/sup&gt;     &lt;sup&gt;1&lt;/sup&gt;     , respectively.The sequence of inorganic nutrient element content decreased in the order, leaves&amp;gt;branches&amp;gt;roots&amp;gt;stems. Elemental nutrient content of the total stand decreased in the order of C&amp;gt;Ca&amp;gt;N&amp;gt;Mg&amp;gt;Al&amp;gt;P&amp;gt;Fe&amp;gt;Mn. The elements C, Ca and N were mainly in stems, while Al and Fe were mainly in roots. Nutrients in dead wood comprised 9.2 and 40.6% of the total nutrients in living trees and nutrients returned to soil through litterfall were estimated at 3120 and 3699kgha     &lt;sup&gt;-&lt;/sup&gt;     &lt;sup&gt;1&lt;/sup&gt;     yr     &lt;sup&gt;-&lt;/sup&gt;     &lt;sup&gt;1&lt;/sup&gt;     in high and low density stands, respectively.","ISSN":"0378-1127","language":"English","author":[{"family":"Liu","given":"Wenyao"},{"family":"Fox","given":"John E. D."},{"family":"Xu","given":"Zaifu"}],"issued":{"date-parts":[["2002"]]}}},{"id":2117,"uris":["http://zotero.org/users/503753/items/JHFSWSF6"],"uri":["http://zotero.org/users/503753/items/JHFSWSF6"],"itemData":{"id":2117,"type":"article-journal","title":"Potential litterfall of Scots pine branches in southern Finland","container-title":"Ecological Modelling","page":"305-315","volume":"180","issue":"2-3","source":"CiteSeer","abstract":"Litter input drives dynamic soil models that are used to understand the flows and stocks of soil carbon. In estimation of above-ground litterfall, much of the uncertainty lies in the turnover rate of branches. The objective of this study was to develop a model for estimating the branch litterfall of Scots pine stands. Here the potential litterfall of branches was modelled as a function of tree diameter. First, the vertical biomass distribution of branches was predicted on the basis of branch biomass data collected from trees sampled in southern Finland. Second, to predict annual branch mortality and potential litterfall, this information was combined with data on measured changes in height of the crown base. Depending on stem dbh (diameter at breast height), the proportion of annual litterfall of branches from the total biomass of branches varied from 6 % to 0.5%, being highest in small trees. According to the results of this study, the litterfall of branches depends on tree size and stocking density. When the estimates were tested against data on collection of branch litter, it was found that the method underestimates litterfall in very old stands but agrees with the measurements in other stands. Application of this model to rates of branch litter production improves the accuracy of the estimated litter input to the dynamic soil model, therefore also improving the precision of soil carbon estimates.","DOI":"dx.doi.org/10.1016/j.ecolmodel.2004.04.024","author":[{"family":"Lehtonen","given":"Aleksi A"},{"family":"Sievänen","given":"Risto A"},{"family":"Mäkelä","given":"Annikki B"},{"family":"Mäkipää","given":"Raisa C"}],"issued":{"date-parts":[["2004"]]}}}],"schema":"https://github.com/citation-style-language/schema/raw/master/csl-citation.json"} </w:instrText>
      </w:r>
      <w:r w:rsidR="008439EC">
        <w:rPr>
          <w:rFonts w:ascii="Times New Roman" w:eastAsia="Times New Roman" w:hAnsi="Times New Roman" w:cs="Times New Roman"/>
          <w:sz w:val="24"/>
          <w:szCs w:val="24"/>
          <w:lang w:eastAsia="en-AU"/>
        </w:rPr>
        <w:fldChar w:fldCharType="separate"/>
      </w:r>
      <w:r w:rsidR="008439EC" w:rsidRPr="008439EC">
        <w:rPr>
          <w:rFonts w:ascii="Times New Roman" w:hAnsi="Times New Roman" w:cs="Times New Roman"/>
          <w:sz w:val="24"/>
          <w:szCs w:val="24"/>
        </w:rPr>
        <w:t xml:space="preserve">(Liu, Fox &amp; Xu 2002; </w:t>
      </w:r>
      <w:proofErr w:type="spellStart"/>
      <w:r w:rsidR="008439EC" w:rsidRPr="008439EC">
        <w:rPr>
          <w:rFonts w:ascii="Times New Roman" w:hAnsi="Times New Roman" w:cs="Times New Roman"/>
          <w:sz w:val="24"/>
          <w:szCs w:val="24"/>
        </w:rPr>
        <w:t>Lehtonen</w:t>
      </w:r>
      <w:proofErr w:type="spellEnd"/>
      <w:r w:rsidR="008439EC" w:rsidRPr="008439EC">
        <w:rPr>
          <w:rFonts w:ascii="Times New Roman" w:hAnsi="Times New Roman" w:cs="Times New Roman"/>
          <w:sz w:val="24"/>
          <w:szCs w:val="24"/>
        </w:rPr>
        <w:t xml:space="preserve"> </w:t>
      </w:r>
      <w:r w:rsidR="008439EC" w:rsidRPr="008439EC">
        <w:rPr>
          <w:rFonts w:ascii="Times New Roman" w:hAnsi="Times New Roman" w:cs="Times New Roman"/>
          <w:i/>
          <w:iCs/>
          <w:sz w:val="24"/>
          <w:szCs w:val="24"/>
        </w:rPr>
        <w:t>et al.</w:t>
      </w:r>
      <w:r w:rsidR="008439EC" w:rsidRPr="008439EC">
        <w:rPr>
          <w:rFonts w:ascii="Times New Roman" w:hAnsi="Times New Roman" w:cs="Times New Roman"/>
          <w:sz w:val="24"/>
          <w:szCs w:val="24"/>
        </w:rPr>
        <w:t xml:space="preserve"> 2004)</w:t>
      </w:r>
      <w:r w:rsidR="008439EC">
        <w:rPr>
          <w:rFonts w:ascii="Times New Roman" w:eastAsia="Times New Roman" w:hAnsi="Times New Roman" w:cs="Times New Roman"/>
          <w:sz w:val="24"/>
          <w:szCs w:val="24"/>
          <w:lang w:eastAsia="en-AU"/>
        </w:rPr>
        <w:fldChar w:fldCharType="end"/>
      </w:r>
    </w:p>
    <w:p w14:paraId="4BEB8D08" w14:textId="5F868A66" w:rsidR="00BC4A6F" w:rsidRDefault="00BC4A6F"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1oim5te0t","properties":{"formattedCitation":"{\\rtf (Sheil {\\i{}et al.} 2017)}","plainCitation":"(Sheil et al. 2017)"},"citationItems":[{"id":2091,"uris":["http://zotero.org/users/503753/items/RUDCHQUV"],"uri":["http://zotero.org/users/503753/items/RUDCHQUV"],"itemData":{"id":2091,"type":"article-journal","title":"Does biomass growth increase in the largest trees? Flaws, fallacies and alternative analyses","container-title":"Functional Ecology","page":"568-581","volume":"31","issue":"3","source":"Wiley Online Library","abstract":"* The long-standing view that biomass growth in trees typically follows a rise-and-fall unimodal pattern has been challenged by studies concluding that biomass growth increases with size even among the largest stems in both closed forests and in open competition-free environments. We highlight challenges and pitfalls that influence such interpretations.\n\n\n* The ability to observe and calibrate biomass change in large stems requires adequate data regarding these specific stems.\n\n\n* Data checking and control procedures can bias estimates of biomass growth and generate false increases with stem size.\n\n\n* It is important to distinguish aggregate and individual-level trends: a failure to do so results in flawed interpretations.\n\n\n* Our assessment of biomass growth in 706 tropical forest stems indicates that individual biomass growth patterns often plateau for extended periods, with no significant difference in the number of stems indicating positive and negative trends in all but one of the 14 species. Nonetheless, when comparing aggregate growth during the most recent five years, 13 out of our 14 species indicate that biomass growth increases with size even among the largest sizes. Thus, individual and aggregate patterns of biomass growth with size are distinct.\n\n\n* Claims concerning general biomass growth patterns for large trees remain unconvincing. We suggest how future studies can improve our knowledge of growth patterns in and among large trees.\n\nA lay summary is available for this article.","DOI":"10.1111/1365-2435.12775","ISSN":"1365-2435","shortTitle":"Does biomass growth increase in the largest trees?","journalAbbreviation":"Funct Ecol","language":"en","author":[{"family":"Sheil","given":"Douglas"},{"family":"Eastaugh","given":"Chris S."},{"family":"Vlam","given":"Mart"},{"family":"Zuidema","given":"Pieter A."},{"family":"Groenendijk","given":"Peter"},{"family":"Sleen","given":"Peter","non-dropping-particle":"van der"},{"family":"Jay","given":"Alex"},{"family":"Vanclay","given":"Jerome"}],"issued":{"date-parts":[["2017",3,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Pr="00BC4A6F">
        <w:rPr>
          <w:rFonts w:ascii="Times New Roman" w:hAnsi="Times New Roman" w:cs="Times New Roman"/>
          <w:sz w:val="24"/>
          <w:szCs w:val="24"/>
        </w:rPr>
        <w:t>(</w:t>
      </w:r>
      <w:proofErr w:type="spellStart"/>
      <w:r w:rsidRPr="00BC4A6F">
        <w:rPr>
          <w:rFonts w:ascii="Times New Roman" w:hAnsi="Times New Roman" w:cs="Times New Roman"/>
          <w:sz w:val="24"/>
          <w:szCs w:val="24"/>
        </w:rPr>
        <w:t>Sheil</w:t>
      </w:r>
      <w:proofErr w:type="spellEnd"/>
      <w:r w:rsidRPr="00BC4A6F">
        <w:rPr>
          <w:rFonts w:ascii="Times New Roman" w:hAnsi="Times New Roman" w:cs="Times New Roman"/>
          <w:sz w:val="24"/>
          <w:szCs w:val="24"/>
        </w:rPr>
        <w:t xml:space="preserve"> </w:t>
      </w:r>
      <w:r w:rsidRPr="00BC4A6F">
        <w:rPr>
          <w:rFonts w:ascii="Times New Roman" w:hAnsi="Times New Roman" w:cs="Times New Roman"/>
          <w:i/>
          <w:iCs/>
          <w:sz w:val="24"/>
          <w:szCs w:val="24"/>
        </w:rPr>
        <w:t>et al.</w:t>
      </w:r>
      <w:r w:rsidRPr="00BC4A6F">
        <w:rPr>
          <w:rFonts w:ascii="Times New Roman" w:hAnsi="Times New Roman" w:cs="Times New Roman"/>
          <w:sz w:val="24"/>
          <w:szCs w:val="24"/>
        </w:rPr>
        <w:t xml:space="preserve"> 201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r w:rsidRPr="00BC4A6F">
        <w:rPr>
          <w:rFonts w:ascii="Times New Roman" w:eastAsia="Times New Roman" w:hAnsi="Times New Roman" w:cs="Times New Roman"/>
          <w:sz w:val="24"/>
          <w:szCs w:val="24"/>
          <w:lang w:eastAsia="en-AU"/>
        </w:rPr>
        <w:t xml:space="preserve">So why would growth ultimately decline? </w:t>
      </w:r>
      <w:r w:rsidR="00777973">
        <w:rPr>
          <w:rFonts w:ascii="Times New Roman" w:eastAsia="Times New Roman" w:hAnsi="Times New Roman" w:cs="Times New Roman"/>
          <w:sz w:val="24"/>
          <w:szCs w:val="24"/>
          <w:lang w:eastAsia="en-AU"/>
        </w:rPr>
        <w:t>…</w:t>
      </w:r>
      <w:r w:rsidRPr="00BC4A6F">
        <w:rPr>
          <w:rFonts w:ascii="Times New Roman" w:eastAsia="Times New Roman" w:hAnsi="Times New Roman" w:cs="Times New Roman"/>
          <w:sz w:val="24"/>
          <w:szCs w:val="24"/>
          <w:lang w:eastAsia="en-AU"/>
        </w:rPr>
        <w:t xml:space="preserve">and the proportion of intercepted energy invested in stem growth declines with size (Kaufmann &amp; Ryan </w:t>
      </w:r>
      <w:hyperlink r:id="rId7" w:anchor="fec12775-bib-0055" w:tooltip="Link to bibliographic citation" w:history="1">
        <w:r w:rsidRPr="00BC4A6F">
          <w:rPr>
            <w:rFonts w:ascii="Times New Roman" w:eastAsia="Times New Roman" w:hAnsi="Times New Roman" w:cs="Times New Roman"/>
            <w:color w:val="0000FF"/>
            <w:sz w:val="24"/>
            <w:szCs w:val="24"/>
            <w:u w:val="single"/>
            <w:lang w:eastAsia="en-AU"/>
          </w:rPr>
          <w:t>1986</w:t>
        </w:r>
      </w:hyperlink>
      <w:r w:rsidRPr="00BC4A6F">
        <w:rPr>
          <w:rFonts w:ascii="Times New Roman" w:eastAsia="Times New Roman" w:hAnsi="Times New Roman" w:cs="Times New Roman"/>
          <w:sz w:val="24"/>
          <w:szCs w:val="24"/>
          <w:lang w:eastAsia="en-AU"/>
        </w:rPr>
        <w:t xml:space="preserve">; Thomas </w:t>
      </w:r>
      <w:hyperlink r:id="rId8" w:anchor="fec12775-bib-0130" w:tooltip="Link to bibliographic citation" w:history="1">
        <w:r w:rsidRPr="00BC4A6F">
          <w:rPr>
            <w:rFonts w:ascii="Times New Roman" w:eastAsia="Times New Roman" w:hAnsi="Times New Roman" w:cs="Times New Roman"/>
            <w:color w:val="0000FF"/>
            <w:sz w:val="24"/>
            <w:szCs w:val="24"/>
            <w:u w:val="single"/>
            <w:lang w:eastAsia="en-AU"/>
          </w:rPr>
          <w:t>2010</w:t>
        </w:r>
      </w:hyperlink>
      <w:r w:rsidRPr="00BC4A6F">
        <w:rPr>
          <w:rFonts w:ascii="Times New Roman" w:eastAsia="Times New Roman" w:hAnsi="Times New Roman" w:cs="Times New Roman"/>
          <w:sz w:val="24"/>
          <w:szCs w:val="24"/>
          <w:lang w:eastAsia="en-AU"/>
        </w:rPr>
        <w:t>).</w:t>
      </w:r>
    </w:p>
    <w:p w14:paraId="40319758" w14:textId="3AA0CF53" w:rsidR="006D7443" w:rsidRDefault="006D7443"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Plants in low light conditions has lower RA - </w:t>
      </w: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sidfsi2q3","properties":{"formattedCitation":"{\\rtf (Delerue {\\i{}et al.} 2013)}","plainCitation":"(Delerue et al. 2013)"},"citationItems":[{"id":2124,"uris":["http://zotero.org/users/503753/items/V6CKX74N"],"uri":["http://zotero.org/users/503753/items/V6CKX74N"],"itemData":{"id":2124,"type":"article-journal","title":"Plasticity of reproductive allocation of a woody species (Ulex europaeus) in response to variation in resource availability","container-title":"Annals of Forest Science","page":"219-228","volume":"70","issue":"3","source":"link.springer.com","abstract":"ContextWhile many woody perennials grow and reproduce in varying environments, their ability to modify their reproductive allocation under varying resource availability is unclear.AimsThis study aimed to demonstrate the occurrence of plasticity of reproductive allocation in a pioneer woody species (Ulex europaeus).MethodsWe studied seed production in 144 plants under different irradiance and population densities. We measured their basal area, their whole shoot biomass and photosynthetic biomass, and their reproductive output (number of fruits per individual and number of seeds per fruit).ResultsWe found that newly produced photosynthetic biomass was influenced by environmental variation, which in turn determined its reproductive output. In addition, in low light conditions investment in reproduction was more reduced than investment in growth indicating plasticity of reproductive allocation.ConclusionThese results provide the first evidence for plasticity of reproductive allocation of a woody plant. It may lead to the ability of this pioneer species to survive and to continue to reproduce even at low rates in non-optimal shady habitats and to maintain a non-empty seed bank in forest systems with long unfavourable periods between two disturbances.","DOI":"10.1007/s13595-012-0260-x","ISSN":"1286-4560, 1297-966X","journalAbbreviation":"Annals of Forest Science","language":"en","author":[{"family":"Delerue","given":"Florian"},{"family":"Gonzalez","given":"Maya"},{"family":"Atlan","given":"Anne"},{"family":"Pellerin","given":"Sylvain"},{"family":"Augusto","given":"Laurent"}],"issued":{"date-parts":[["2013",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Pr="006D7443">
        <w:rPr>
          <w:rFonts w:ascii="Times New Roman" w:hAnsi="Times New Roman" w:cs="Times New Roman"/>
          <w:sz w:val="24"/>
          <w:szCs w:val="24"/>
        </w:rPr>
        <w:t>(</w:t>
      </w:r>
      <w:proofErr w:type="spellStart"/>
      <w:r w:rsidRPr="006D7443">
        <w:rPr>
          <w:rFonts w:ascii="Times New Roman" w:hAnsi="Times New Roman" w:cs="Times New Roman"/>
          <w:sz w:val="24"/>
          <w:szCs w:val="24"/>
        </w:rPr>
        <w:t>Delerue</w:t>
      </w:r>
      <w:proofErr w:type="spellEnd"/>
      <w:r w:rsidRPr="006D7443">
        <w:rPr>
          <w:rFonts w:ascii="Times New Roman" w:hAnsi="Times New Roman" w:cs="Times New Roman"/>
          <w:sz w:val="24"/>
          <w:szCs w:val="24"/>
        </w:rPr>
        <w:t xml:space="preserve"> </w:t>
      </w:r>
      <w:r w:rsidRPr="006D7443">
        <w:rPr>
          <w:rFonts w:ascii="Times New Roman" w:hAnsi="Times New Roman" w:cs="Times New Roman"/>
          <w:i/>
          <w:iCs/>
          <w:sz w:val="24"/>
          <w:szCs w:val="24"/>
        </w:rPr>
        <w:t>et al.</w:t>
      </w:r>
      <w:r w:rsidRPr="006D7443">
        <w:rPr>
          <w:rFonts w:ascii="Times New Roman" w:hAnsi="Times New Roman" w:cs="Times New Roman"/>
          <w:sz w:val="24"/>
          <w:szCs w:val="24"/>
        </w:rPr>
        <w:t xml:space="preserve"> 2013)</w:t>
      </w:r>
      <w:r>
        <w:rPr>
          <w:rFonts w:ascii="Times New Roman" w:eastAsia="Times New Roman" w:hAnsi="Times New Roman" w:cs="Times New Roman"/>
          <w:sz w:val="24"/>
          <w:szCs w:val="24"/>
          <w:lang w:eastAsia="en-AU"/>
        </w:rPr>
        <w:fldChar w:fldCharType="end"/>
      </w:r>
      <w:bookmarkStart w:id="1" w:name="_GoBack"/>
      <w:bookmarkEnd w:id="1"/>
    </w:p>
    <w:p w14:paraId="59381D9B" w14:textId="77E5A543" w:rsidR="00BA3BBE" w:rsidRPr="00247086" w:rsidRDefault="00DC3877" w:rsidP="00FD5BB5">
      <w:r w:rsidRPr="00247086">
        <w:lastRenderedPageBreak/>
        <w:t xml:space="preserve">Many authors acknowledge that reproductive investment is an understudied sink contributing to declines in various plant growth measures (i.e. GPP, NPP, leaf area) with age </w:t>
      </w:r>
      <w:r w:rsidRPr="00247086">
        <w:fldChar w:fldCharType="begin"/>
      </w:r>
      <w:r w:rsidRPr="00247086">
        <w:instrText xml:space="preserve"> ADDIN ZOTERO_ITEM CSL_CITATION {"citationID":"13v3v2v9a0","properties":{"formattedCitation":"{\\rtf (Ryan {\\i{}et al.} 1997; Day {\\i{}et al.} 2001; Tang {\\i{}et al.} 2014)}","plainCitation":"(Ryan et al. 1997;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247086">
        <w:fldChar w:fldCharType="separate"/>
      </w:r>
      <w:r w:rsidRPr="00247086">
        <w:rPr>
          <w:rFonts w:cs="Times New Roman"/>
        </w:rPr>
        <w:t xml:space="preserve">(Ryan </w:t>
      </w:r>
      <w:r w:rsidRPr="00247086">
        <w:rPr>
          <w:rFonts w:cs="Times New Roman"/>
          <w:i/>
          <w:iCs/>
        </w:rPr>
        <w:t>et al.</w:t>
      </w:r>
      <w:r w:rsidRPr="00247086">
        <w:rPr>
          <w:rFonts w:cs="Times New Roman"/>
        </w:rPr>
        <w:t xml:space="preserve"> 1997; Day </w:t>
      </w:r>
      <w:r w:rsidRPr="00247086">
        <w:rPr>
          <w:rFonts w:cs="Times New Roman"/>
          <w:i/>
          <w:iCs/>
        </w:rPr>
        <w:t>et al.</w:t>
      </w:r>
      <w:r w:rsidRPr="00247086">
        <w:rPr>
          <w:rFonts w:cs="Times New Roman"/>
        </w:rPr>
        <w:t xml:space="preserve"> 2001; Tang </w:t>
      </w:r>
      <w:r w:rsidRPr="00247086">
        <w:rPr>
          <w:rFonts w:cs="Times New Roman"/>
          <w:i/>
          <w:iCs/>
        </w:rPr>
        <w:t>et al.</w:t>
      </w:r>
      <w:r w:rsidRPr="00247086">
        <w:rPr>
          <w:rFonts w:cs="Times New Roman"/>
        </w:rPr>
        <w:t xml:space="preserve"> 2014)</w:t>
      </w:r>
      <w:r w:rsidRPr="00247086">
        <w:fldChar w:fldCharType="end"/>
      </w:r>
      <w:r w:rsidRPr="00247086">
        <w:t>. A growing collection of literature has stand-level carbon-flux data, demonstrating that older stands have declining GPP. Some of the growth-related explanations for this decline, such as hydraulic limitation with increasing height and declining photosynthetic rates with plant age (refs###) are unlikely to be influenced by reproductive investment. Others, including declining leaf area and declining height growth (increasing competition) with age, may be a direct response to increased reproductive allocation</w:t>
      </w:r>
      <w:r w:rsidR="0027242B" w:rsidRPr="00247086">
        <w:t xml:space="preserve"> </w:t>
      </w:r>
      <w:r w:rsidR="0027242B" w:rsidRPr="00247086">
        <w:fldChar w:fldCharType="begin"/>
      </w:r>
      <w:r w:rsidR="004C3858">
        <w:instrText xml:space="preserve"> ADDIN ZOTERO_ITEM CSL_CITATION {"citationID":"SHQKbYdf","properties":{"formattedCitation":"{\\rtf (Ryan {\\i{}et al.} 1997; Becker {\\i{}et al.} 2000; Genet {\\i{}et al.} 2010)}","plainCitation":"(Ryan et al. 1997; Becker et al. 2000; Genet et al.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27242B" w:rsidRPr="00247086">
        <w:fldChar w:fldCharType="separate"/>
      </w:r>
      <w:r w:rsidR="004C3858" w:rsidRPr="004C3858">
        <w:rPr>
          <w:rFonts w:ascii="Calibri" w:hAnsi="Calibri" w:cs="Times New Roman"/>
          <w:szCs w:val="24"/>
        </w:rPr>
        <w:t xml:space="preserve">(Ryan </w:t>
      </w:r>
      <w:r w:rsidR="004C3858" w:rsidRPr="004C3858">
        <w:rPr>
          <w:rFonts w:ascii="Calibri" w:hAnsi="Calibri" w:cs="Times New Roman"/>
          <w:i/>
          <w:iCs/>
          <w:szCs w:val="24"/>
        </w:rPr>
        <w:t>et al.</w:t>
      </w:r>
      <w:r w:rsidR="004C3858" w:rsidRPr="004C3858">
        <w:rPr>
          <w:rFonts w:ascii="Calibri" w:hAnsi="Calibri" w:cs="Times New Roman"/>
          <w:szCs w:val="24"/>
        </w:rPr>
        <w:t xml:space="preserve"> 1997; Becker </w:t>
      </w:r>
      <w:r w:rsidR="004C3858" w:rsidRPr="004C3858">
        <w:rPr>
          <w:rFonts w:ascii="Calibri" w:hAnsi="Calibri" w:cs="Times New Roman"/>
          <w:i/>
          <w:iCs/>
          <w:szCs w:val="24"/>
        </w:rPr>
        <w:t>et al.</w:t>
      </w:r>
      <w:r w:rsidR="004C3858" w:rsidRPr="004C3858">
        <w:rPr>
          <w:rFonts w:ascii="Calibri" w:hAnsi="Calibri" w:cs="Times New Roman"/>
          <w:szCs w:val="24"/>
        </w:rPr>
        <w:t xml:space="preserve"> 2000; Genet </w:t>
      </w:r>
      <w:r w:rsidR="004C3858" w:rsidRPr="004C3858">
        <w:rPr>
          <w:rFonts w:ascii="Calibri" w:hAnsi="Calibri" w:cs="Times New Roman"/>
          <w:i/>
          <w:iCs/>
          <w:szCs w:val="24"/>
        </w:rPr>
        <w:t>et al.</w:t>
      </w:r>
      <w:r w:rsidR="004C3858" w:rsidRPr="004C3858">
        <w:rPr>
          <w:rFonts w:ascii="Calibri" w:hAnsi="Calibri" w:cs="Times New Roman"/>
          <w:szCs w:val="24"/>
        </w:rPr>
        <w:t xml:space="preserve"> 2010)</w:t>
      </w:r>
      <w:r w:rsidR="0027242B" w:rsidRPr="00247086">
        <w:fldChar w:fldCharType="end"/>
      </w:r>
      <w:r w:rsidRPr="00247086">
        <w:t xml:space="preserve">. Only with detailed individual or stand-level data on </w:t>
      </w:r>
    </w:p>
    <w:p w14:paraId="5A46525A" w14:textId="77777777" w:rsidR="003D6B6B" w:rsidRDefault="003D6B6B" w:rsidP="005672DE">
      <w:pPr>
        <w:autoSpaceDE w:val="0"/>
        <w:autoSpaceDN w:val="0"/>
        <w:adjustRightInd w:val="0"/>
        <w:spacing w:after="0" w:line="240" w:lineRule="auto"/>
      </w:pPr>
    </w:p>
    <w:p w14:paraId="48DB7B17" w14:textId="77777777" w:rsidR="005672DE" w:rsidRPr="00247086" w:rsidRDefault="005672DE" w:rsidP="005672DE">
      <w:pPr>
        <w:autoSpaceDE w:val="0"/>
        <w:autoSpaceDN w:val="0"/>
        <w:adjustRightInd w:val="0"/>
        <w:spacing w:after="0" w:line="240" w:lineRule="auto"/>
      </w:pPr>
      <w:r w:rsidRPr="00247086">
        <w:t xml:space="preserve">Reproductive investment can also be summarized by reproductive value (RV) curves that plot total yearly reproductive investment against plant size and show, for most perennial species, that reproductive investment increases with plant size, </w:t>
      </w:r>
      <w:proofErr w:type="spellStart"/>
      <w:r w:rsidRPr="00247086">
        <w:t>asymptoting</w:t>
      </w:r>
      <w:proofErr w:type="spellEnd"/>
      <w:r w:rsidRPr="00247086">
        <w:t xml:space="preserve"> as plant’s age </w:t>
      </w:r>
      <w:r w:rsidRPr="00247086">
        <w:fldChar w:fldCharType="begin"/>
      </w:r>
      <w:r w:rsidRPr="00247086">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Pr="00247086">
        <w:fldChar w:fldCharType="separate"/>
      </w:r>
      <w:r w:rsidRPr="00247086">
        <w:rPr>
          <w:rFonts w:cs="Times New Roman"/>
        </w:rPr>
        <w:t xml:space="preserve">(Weiner </w:t>
      </w:r>
      <w:r w:rsidRPr="00247086">
        <w:rPr>
          <w:rFonts w:cs="Times New Roman"/>
          <w:i/>
          <w:iCs/>
        </w:rPr>
        <w:t>et al.</w:t>
      </w:r>
      <w:r w:rsidRPr="00247086">
        <w:rPr>
          <w:rFonts w:cs="Times New Roman"/>
        </w:rPr>
        <w:t xml:space="preserve"> 2009)</w:t>
      </w:r>
      <w:r w:rsidRPr="00247086">
        <w:fldChar w:fldCharType="end"/>
      </w:r>
      <w:r w:rsidRPr="00247086">
        <w:t>. RV curves do not however depict the growth-reproduction trade-off, for they consider a plant’s size not vegetative growth.</w:t>
      </w:r>
    </w:p>
    <w:p w14:paraId="124A563F" w14:textId="77777777" w:rsidR="005672DE" w:rsidRPr="00247086" w:rsidRDefault="005672DE" w:rsidP="00FD5BB5"/>
    <w:p w14:paraId="72DF26F8" w14:textId="77777777" w:rsidR="00BB50BC" w:rsidRPr="00247086" w:rsidRDefault="0070388E" w:rsidP="00253A53">
      <w:r w:rsidRPr="00247086">
        <w:t xml:space="preserve">Overall, if the proportion of </w:t>
      </w:r>
      <w:r w:rsidR="001B2262" w:rsidRPr="00247086">
        <w:t xml:space="preserve">NPP </w:t>
      </w:r>
      <w:r w:rsidRPr="00247086">
        <w:t xml:space="preserve">going to maintenance costs increases </w:t>
      </w:r>
      <w:r w:rsidR="00C569BB" w:rsidRPr="00247086">
        <w:t>sharply with age</w:t>
      </w:r>
      <w:r w:rsidR="00253A53" w:rsidRPr="00247086">
        <w:t xml:space="preserve"> or NPP does not keep pace with increases in leaf area and stem architecture</w:t>
      </w:r>
      <w:r w:rsidR="00C569BB" w:rsidRPr="00247086">
        <w:t xml:space="preserve">, the surplus energy pool may rapidly asymptote – or even decline – impacting growth, reproductive investment, and </w:t>
      </w:r>
      <w:r w:rsidR="001B2262" w:rsidRPr="00247086">
        <w:t xml:space="preserve">potentially </w:t>
      </w:r>
      <w:r w:rsidR="00C569BB" w:rsidRPr="00247086">
        <w:t xml:space="preserve">RA. </w:t>
      </w:r>
      <w:r w:rsidR="00AC7281" w:rsidRPr="00247086">
        <w:t xml:space="preserve">RV curves suggest that although reproductive investment plateaus with plant size, it </w:t>
      </w:r>
      <w:r w:rsidR="007E016E" w:rsidRPr="00247086">
        <w:t xml:space="preserve">rarely </w:t>
      </w:r>
      <w:r w:rsidR="00AC7281" w:rsidRPr="00247086">
        <w:t>decline</w:t>
      </w:r>
      <w:r w:rsidR="007E016E" w:rsidRPr="00247086">
        <w:t>s</w:t>
      </w:r>
      <w:r w:rsidR="006C65C4" w:rsidRPr="00247086">
        <w:t xml:space="preserve">. In addition to the outcome of the growth-reproduction trade-off this reflects simple </w:t>
      </w:r>
      <w:proofErr w:type="spellStart"/>
      <w:r w:rsidR="006C65C4" w:rsidRPr="00247086">
        <w:t>allometric</w:t>
      </w:r>
      <w:proofErr w:type="spellEnd"/>
      <w:r w:rsidR="006C65C4" w:rsidRPr="00247086">
        <w:t xml:space="preserve"> constraints for many species: the number of buds initiated is often closely linked with the deployment of leaves. Since </w:t>
      </w:r>
      <w:r w:rsidR="00AB4E1F" w:rsidRPr="00247086">
        <w:t xml:space="preserve">flowers to the point of pollination can account for the majority of reproductive investment (refs###), many species reproductive investment will be closely linked to investment in vegetative growth, both maintenance costs and new growth. </w:t>
      </w:r>
      <w:r w:rsidR="00253A53" w:rsidRPr="00247086">
        <w:t xml:space="preserve">The increasing maintenance costs and reproductive investment, suggest that the </w:t>
      </w:r>
      <w:r w:rsidR="00FB2CEE" w:rsidRPr="00247086">
        <w:t xml:space="preserve">pool of energy available for vegetative growth </w:t>
      </w:r>
      <w:r w:rsidR="00253A53" w:rsidRPr="00247086">
        <w:t xml:space="preserve">to increase plant size </w:t>
      </w:r>
      <w:r w:rsidR="00FB2CEE" w:rsidRPr="00247086">
        <w:t>may</w:t>
      </w:r>
      <w:r w:rsidR="006C65C4" w:rsidRPr="00247086">
        <w:t xml:space="preserve"> </w:t>
      </w:r>
      <w:r w:rsidR="00FB2CEE" w:rsidRPr="00247086">
        <w:t xml:space="preserve">be severely curtailed long before a plant approaches its </w:t>
      </w:r>
      <w:r w:rsidR="007E016E" w:rsidRPr="00247086">
        <w:t>end-of-life</w:t>
      </w:r>
      <w:r w:rsidR="006C65C4" w:rsidRPr="00247086">
        <w:t>.</w:t>
      </w:r>
    </w:p>
    <w:p w14:paraId="7DDFD3AF" w14:textId="77777777" w:rsidR="006A40EF" w:rsidRPr="00247086" w:rsidRDefault="006A40EF" w:rsidP="00253A53"/>
    <w:p w14:paraId="48842526" w14:textId="77777777" w:rsidR="006A40EF" w:rsidRPr="00247086" w:rsidRDefault="006A40EF" w:rsidP="006A40EF">
      <w:pPr>
        <w:autoSpaceDE w:val="0"/>
        <w:autoSpaceDN w:val="0"/>
        <w:adjustRightInd w:val="0"/>
        <w:spacing w:after="0" w:line="240" w:lineRule="auto"/>
      </w:pPr>
      <w:r w:rsidRPr="00247086">
        <w:t xml:space="preserve">A few species display declining RA schedules, with a decrease in RA among the oldest plants, interpreted as a mechanism for older plants to survive until their habitat becomes more favourable for high reproductive production and growth </w:t>
      </w:r>
      <w:r w:rsidRPr="00247086">
        <w:fldChar w:fldCharType="begin"/>
      </w:r>
      <w:r w:rsidRPr="00247086">
        <w:instrText xml:space="preserve"> ADDIN ZOTERO_ITEM CSL_CITATION {"citationID":"280upo83u","properties":{"formattedCitation":"(Kohyama 1982; Nakashizuka, Takahashi &amp; Kawaguchi 1997; Ehlers &amp; Olesen 2004)","plainCitation":"(Kohyama 1982; Nakashizuka, Takahashi &amp; Kawaguchi 1997; Ehlers &amp; Olesen 2004)"},"citationItems":[{"id":152,"uris":["http://zotero.org/users/503753/items/4694EPSM"],"uri":["http://zotero.org/users/503753/items/4694EPSM"],"itemData":{"id":152,"type":"article-journal","title":"Studies on the &lt;i&gt;Abies&lt;/i&gt; population of Mt. Shimagare II. Reproductive and life history traits","container-title":"The Botanical Magazine Tokyo","page":"167-181","volume":"95","issue":"2","source":"CrossRef","DOI":"10.1007/BF02488583","ISSN":"0006-808X","journalAbbreviation":"Bot Mag Tokyo","author":[{"family":"Kohyama","given":"Takashi"}],"issued":{"date-parts":[["1982",6]]}}},{"id":1162,"uris":["http://zotero.org/users/503753/items/ZXURCTFG"],"uri":["http://zotero.org/users/503753/items/ZXURCTFG"],"itemData":{"id":1162,"type":"article-journal","title":"Production-dependent reproductive allocation of a tall tree species &lt;i&gt;Quercus serrata&lt;/i&gt;","container-title":"Journal of Plant Research","page":"7-13","volume":"110","issue":"1","source":"CrossRef","DOI":"10.1007/BF02506837","ISSN":"0918-9440","journalAbbreviation":"J. Plant Res.","author":[{"family":"Nakashizuka","given":"Tohru"},{"family":"Takahashi","given":"Yayoi"},{"family":"Kawaguchi","given":"Hideyuki"}],"issued":{"date-parts":[["1997",3]]}}},{"id":127,"uris":["http://zotero.org/users/503753/items/3JMGKTZR"],"uri":["http://zotero.org/users/503753/items/3JMGKTZR"],"itemData":{"id":127,"type":"article-journal","title":"Flower production in relation to individual plant age and leaf production among different patches of &lt;i&gt;Corydalis intermedia&lt;/i&gt;","container-title":"Plant Ecology formerly `Vegetatio'","page":"71-78","volume":"174","issue":"1","source":"CrossRef","DOI":"10.1023/B:VEGE.0000046060.77491.b9","ISSN":"1385-0237","journalAbbreviation":"Plant Ecology","author":[{"family":"Ehlers","given":"Bodil Kirstine"},{"family":"Olesen","given":"Jens Mogens"}],"issued":{"date-parts":[["2004"]]}}}],"schema":"https://github.com/citation-style-language/schema/raw/master/csl-citation.json"} </w:instrText>
      </w:r>
      <w:r w:rsidRPr="00247086">
        <w:fldChar w:fldCharType="separate"/>
      </w:r>
      <w:r w:rsidRPr="00247086">
        <w:t>(</w:t>
      </w:r>
      <w:proofErr w:type="spellStart"/>
      <w:r w:rsidRPr="00247086">
        <w:t>Kohyama</w:t>
      </w:r>
      <w:proofErr w:type="spellEnd"/>
      <w:r w:rsidRPr="00247086">
        <w:t xml:space="preserve"> 1982; </w:t>
      </w:r>
      <w:proofErr w:type="spellStart"/>
      <w:r w:rsidRPr="00247086">
        <w:t>Nakashizuka</w:t>
      </w:r>
      <w:proofErr w:type="spellEnd"/>
      <w:r w:rsidRPr="00247086">
        <w:t xml:space="preserve">, Takahashi &amp; Kawaguchi 1997; Ehlers &amp; </w:t>
      </w:r>
      <w:proofErr w:type="spellStart"/>
      <w:r w:rsidRPr="00247086">
        <w:t>Olesen</w:t>
      </w:r>
      <w:proofErr w:type="spellEnd"/>
      <w:r w:rsidRPr="00247086">
        <w:t xml:space="preserve"> 2004)</w:t>
      </w:r>
      <w:r w:rsidRPr="00247086">
        <w:fldChar w:fldCharType="end"/>
      </w:r>
      <w:r w:rsidRPr="00247086">
        <w:t xml:space="preserve">. </w:t>
      </w:r>
    </w:p>
    <w:p w14:paraId="0EC8CD99" w14:textId="77777777" w:rsidR="006A40EF" w:rsidRPr="00247086" w:rsidRDefault="006A40EF" w:rsidP="00253A53"/>
    <w:p w14:paraId="75E6F200" w14:textId="77777777" w:rsidR="009263C4" w:rsidRPr="00247086" w:rsidRDefault="009263C4" w:rsidP="009263C4">
      <w:pPr>
        <w:pStyle w:val="ListParagraph"/>
        <w:numPr>
          <w:ilvl w:val="0"/>
          <w:numId w:val="8"/>
        </w:numPr>
      </w:pPr>
      <w:r w:rsidRPr="00247086">
        <w:t>PROBABLY NEED A PARAGRAPH LISTING SOME INFORMATION ON WHAT DIFFERENCES WE EXPECT ACROSS SPECIES. RIGHT NOW JUST INCLUDED IN HYPOTHESES</w:t>
      </w:r>
    </w:p>
    <w:p w14:paraId="51F71C46" w14:textId="77777777" w:rsidR="00C95032" w:rsidRPr="00247086" w:rsidRDefault="00C95032" w:rsidP="00E401CD">
      <w:pPr>
        <w:pStyle w:val="Heading1"/>
        <w:rPr>
          <w:rFonts w:asciiTheme="minorHAnsi" w:hAnsiTheme="minorHAnsi"/>
          <w:sz w:val="22"/>
          <w:szCs w:val="22"/>
        </w:rPr>
      </w:pPr>
      <w:r w:rsidRPr="00247086">
        <w:rPr>
          <w:rFonts w:asciiTheme="minorHAnsi" w:hAnsiTheme="minorHAnsi"/>
          <w:sz w:val="22"/>
          <w:szCs w:val="22"/>
        </w:rPr>
        <w:t>Methods</w:t>
      </w:r>
    </w:p>
    <w:p w14:paraId="10049448" w14:textId="77777777" w:rsidR="00E401CD" w:rsidRPr="00247086" w:rsidRDefault="00E401CD" w:rsidP="00E401CD">
      <w:pPr>
        <w:pStyle w:val="Heading2"/>
        <w:rPr>
          <w:rFonts w:asciiTheme="minorHAnsi" w:hAnsiTheme="minorHAnsi"/>
          <w:sz w:val="22"/>
          <w:szCs w:val="22"/>
        </w:rPr>
      </w:pPr>
      <w:r w:rsidRPr="00247086">
        <w:rPr>
          <w:rFonts w:asciiTheme="minorHAnsi" w:hAnsiTheme="minorHAnsi"/>
          <w:sz w:val="22"/>
          <w:szCs w:val="22"/>
        </w:rPr>
        <w:t>Study system</w:t>
      </w:r>
    </w:p>
    <w:p w14:paraId="1AB94262" w14:textId="77777777" w:rsidR="00E401CD" w:rsidRPr="00247086" w:rsidRDefault="00E401CD" w:rsidP="00E401CD">
      <w:r w:rsidRPr="00247086">
        <w:tab/>
        <w:t xml:space="preserve">This study was carried out in </w:t>
      </w:r>
      <w:proofErr w:type="spellStart"/>
      <w:r w:rsidRPr="00247086">
        <w:t>Kuring’gai</w:t>
      </w:r>
      <w:proofErr w:type="spellEnd"/>
      <w:r w:rsidRPr="00247086">
        <w:t xml:space="preserve"> National Park, just to the northeast of Sydney, Australia. </w:t>
      </w:r>
    </w:p>
    <w:p w14:paraId="5034743B" w14:textId="77777777" w:rsidR="00E401CD" w:rsidRPr="00247086" w:rsidRDefault="00E401CD"/>
    <w:p w14:paraId="075BD1FB" w14:textId="77777777" w:rsidR="00E401CD" w:rsidRPr="00247086" w:rsidRDefault="00E401CD" w:rsidP="00E401CD">
      <w:pPr>
        <w:pStyle w:val="ListParagraph"/>
        <w:numPr>
          <w:ilvl w:val="0"/>
          <w:numId w:val="1"/>
        </w:numPr>
      </w:pPr>
      <w:r w:rsidRPr="00247086">
        <w:t>Field Methods</w:t>
      </w:r>
    </w:p>
    <w:p w14:paraId="689335CA" w14:textId="77777777" w:rsidR="00E401CD" w:rsidRPr="00247086" w:rsidRDefault="00E401CD" w:rsidP="00E401CD">
      <w:pPr>
        <w:pStyle w:val="ListParagraph"/>
        <w:numPr>
          <w:ilvl w:val="1"/>
          <w:numId w:val="1"/>
        </w:numPr>
      </w:pPr>
    </w:p>
    <w:p w14:paraId="72837BA5" w14:textId="77777777" w:rsidR="00E401CD" w:rsidRPr="00247086" w:rsidRDefault="00E401CD" w:rsidP="00E401CD">
      <w:pPr>
        <w:pStyle w:val="ListParagraph"/>
        <w:numPr>
          <w:ilvl w:val="0"/>
          <w:numId w:val="1"/>
        </w:numPr>
      </w:pPr>
      <w:r w:rsidRPr="00247086">
        <w:t>calculating RA based only on leaf investment and reproductive investment</w:t>
      </w:r>
    </w:p>
    <w:p w14:paraId="392B4D0C" w14:textId="77777777" w:rsidR="00E401CD" w:rsidRPr="00247086" w:rsidRDefault="00E401CD" w:rsidP="00E401CD">
      <w:pPr>
        <w:pStyle w:val="ListParagraph"/>
        <w:numPr>
          <w:ilvl w:val="1"/>
          <w:numId w:val="1"/>
        </w:numPr>
      </w:pPr>
      <w:proofErr w:type="gramStart"/>
      <w:r w:rsidRPr="00247086">
        <w:lastRenderedPageBreak/>
        <w:t>including</w:t>
      </w:r>
      <w:proofErr w:type="gramEnd"/>
      <w:r w:rsidRPr="00247086">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14:paraId="4D37929C" w14:textId="77777777" w:rsidR="0070388E" w:rsidRDefault="0070388E" w:rsidP="0070388E">
      <w:pPr>
        <w:pStyle w:val="ListParagraph"/>
        <w:numPr>
          <w:ilvl w:val="0"/>
          <w:numId w:val="1"/>
        </w:numPr>
      </w:pPr>
      <w:r w:rsidRPr="00247086">
        <w:t xml:space="preserve">We focus on the division of energy investment into leaf replacement, leaf growth, and reproduction, for two reasons. First, </w:t>
      </w:r>
      <w:r w:rsidR="00D279A7" w:rsidRPr="00247086">
        <w:t xml:space="preserve">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p>
    <w:p w14:paraId="63F15D0C" w14:textId="77777777" w:rsidR="00BC4A6F" w:rsidRDefault="00BC4A6F" w:rsidP="00BC4A6F"/>
    <w:p w14:paraId="2A4C60AF" w14:textId="45D827DC" w:rsidR="00BC4A6F" w:rsidRDefault="00BC4A6F" w:rsidP="00BC4A6F">
      <w:pPr>
        <w:autoSpaceDE w:val="0"/>
        <w:autoSpaceDN w:val="0"/>
        <w:adjustRightInd w:val="0"/>
        <w:spacing w:after="0" w:line="240" w:lineRule="auto"/>
        <w:rPr>
          <w:rFonts w:ascii="AdvTimes" w:hAnsi="AdvTimes" w:cs="AdvTimes"/>
          <w:sz w:val="18"/>
          <w:szCs w:val="18"/>
        </w:rPr>
      </w:pPr>
      <w:r>
        <w:rPr>
          <w:rFonts w:ascii="AdvTimes" w:hAnsi="AdvTimes" w:cs="AdvTimes"/>
          <w:sz w:val="18"/>
          <w:szCs w:val="18"/>
        </w:rPr>
        <w:t xml:space="preserve">For </w:t>
      </w:r>
      <w:r>
        <w:rPr>
          <w:rFonts w:ascii="AdvTimes-i" w:hAnsi="AdvTimes-i" w:cs="AdvTimes-i"/>
          <w:sz w:val="18"/>
          <w:szCs w:val="18"/>
        </w:rPr>
        <w:t xml:space="preserve">A. </w:t>
      </w:r>
      <w:proofErr w:type="spellStart"/>
      <w:r>
        <w:rPr>
          <w:rFonts w:ascii="AdvTimes-i" w:hAnsi="AdvTimes-i" w:cs="AdvTimes-i"/>
          <w:sz w:val="18"/>
          <w:szCs w:val="18"/>
        </w:rPr>
        <w:t>saccharum</w:t>
      </w:r>
      <w:proofErr w:type="spellEnd"/>
      <w:r>
        <w:rPr>
          <w:rFonts w:ascii="AdvTimes" w:hAnsi="AdvTimes" w:cs="AdvTimes"/>
          <w:sz w:val="18"/>
          <w:szCs w:val="18"/>
        </w:rPr>
        <w:t>, age (which varied from</w:t>
      </w:r>
      <w:r>
        <w:rPr>
          <w:rFonts w:ascii="AdvTimes" w:hAnsi="AdvTimes" w:cs="AdvTimes"/>
          <w:sz w:val="18"/>
          <w:szCs w:val="18"/>
        </w:rPr>
        <w:t xml:space="preserve"> </w:t>
      </w:r>
      <w:r>
        <w:rPr>
          <w:rFonts w:ascii="AdvTimes" w:hAnsi="AdvTimes" w:cs="AdvTimes"/>
          <w:sz w:val="18"/>
          <w:szCs w:val="18"/>
        </w:rPr>
        <w:t xml:space="preserve">30 to 160 years) was a significantly better predictor of LAI decline than </w:t>
      </w:r>
      <w:proofErr w:type="spellStart"/>
      <w:r>
        <w:rPr>
          <w:rFonts w:ascii="AdvTimes" w:hAnsi="AdvTimes" w:cs="AdvTimes"/>
          <w:sz w:val="18"/>
          <w:szCs w:val="18"/>
        </w:rPr>
        <w:t>dbh</w:t>
      </w:r>
      <w:proofErr w:type="spellEnd"/>
      <w:r>
        <w:rPr>
          <w:rFonts w:ascii="AdvTimes" w:hAnsi="AdvTimes" w:cs="AdvTimes"/>
          <w:sz w:val="18"/>
          <w:szCs w:val="18"/>
        </w:rPr>
        <w:t>.</w:t>
      </w:r>
      <w:r>
        <w:rPr>
          <w:rFonts w:ascii="AdvTimes" w:hAnsi="AdvTimes" w:cs="AdvTimes"/>
          <w:sz w:val="18"/>
          <w:szCs w:val="18"/>
        </w:rPr>
        <w:t xml:space="preserve"> </w:t>
      </w:r>
      <w:r>
        <w:rPr>
          <w:rFonts w:ascii="AdvTimes" w:hAnsi="AdvTimes" w:cs="AdvTimes"/>
          <w:sz w:val="18"/>
          <w:szCs w:val="18"/>
        </w:rPr>
        <w:fldChar w:fldCharType="begin"/>
      </w:r>
      <w:r>
        <w:rPr>
          <w:rFonts w:ascii="AdvTimes" w:hAnsi="AdvTimes" w:cs="AdvTimes"/>
          <w:sz w:val="18"/>
          <w:szCs w:val="18"/>
        </w:rPr>
        <w:instrText xml:space="preserve"> ADDIN ZOTERO_ITEM CSL_CITATION {"citationID":"2ap9nguigp","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Pr>
          <w:rFonts w:ascii="AdvTimes" w:hAnsi="AdvTimes" w:cs="AdvTimes"/>
          <w:sz w:val="18"/>
          <w:szCs w:val="18"/>
        </w:rPr>
        <w:fldChar w:fldCharType="separate"/>
      </w:r>
      <w:r w:rsidRPr="00BC4A6F">
        <w:rPr>
          <w:rFonts w:ascii="AdvTimes" w:hAnsi="AdvTimes" w:cs="Times New Roman"/>
          <w:sz w:val="18"/>
          <w:szCs w:val="24"/>
        </w:rPr>
        <w:t xml:space="preserve">(Nock </w:t>
      </w:r>
      <w:r w:rsidRPr="00BC4A6F">
        <w:rPr>
          <w:rFonts w:ascii="AdvTimes" w:hAnsi="AdvTimes" w:cs="Times New Roman"/>
          <w:i/>
          <w:iCs/>
          <w:sz w:val="18"/>
          <w:szCs w:val="24"/>
        </w:rPr>
        <w:t>et al.</w:t>
      </w:r>
      <w:r w:rsidRPr="00BC4A6F">
        <w:rPr>
          <w:rFonts w:ascii="AdvTimes" w:hAnsi="AdvTimes" w:cs="Times New Roman"/>
          <w:sz w:val="18"/>
          <w:szCs w:val="24"/>
        </w:rPr>
        <w:t xml:space="preserve"> 2008)</w:t>
      </w:r>
      <w:r>
        <w:rPr>
          <w:rFonts w:ascii="AdvTimes" w:hAnsi="AdvTimes" w:cs="AdvTimes"/>
          <w:sz w:val="18"/>
          <w:szCs w:val="18"/>
        </w:rPr>
        <w:fldChar w:fldCharType="end"/>
      </w:r>
    </w:p>
    <w:p w14:paraId="4D1E98DA" w14:textId="77777777" w:rsidR="00BC4A6F" w:rsidRPr="00247086" w:rsidRDefault="00BC4A6F" w:rsidP="00BC4A6F">
      <w:pPr>
        <w:autoSpaceDE w:val="0"/>
        <w:autoSpaceDN w:val="0"/>
        <w:adjustRightInd w:val="0"/>
        <w:spacing w:after="0" w:line="240" w:lineRule="auto"/>
      </w:pPr>
    </w:p>
    <w:p w14:paraId="68004EEC" w14:textId="77777777" w:rsidR="00C95032" w:rsidRPr="00247086" w:rsidRDefault="00C95032" w:rsidP="00C306E1">
      <w:pPr>
        <w:pStyle w:val="Heading1"/>
        <w:rPr>
          <w:rFonts w:asciiTheme="minorHAnsi" w:hAnsiTheme="minorHAnsi"/>
          <w:sz w:val="22"/>
          <w:szCs w:val="22"/>
        </w:rPr>
      </w:pPr>
      <w:r w:rsidRPr="00247086">
        <w:rPr>
          <w:rFonts w:asciiTheme="minorHAnsi" w:hAnsiTheme="minorHAnsi"/>
          <w:sz w:val="22"/>
          <w:szCs w:val="22"/>
        </w:rPr>
        <w:t>Results</w:t>
      </w:r>
    </w:p>
    <w:p w14:paraId="6EE0B548" w14:textId="77777777" w:rsidR="00C306E1" w:rsidRPr="00247086" w:rsidRDefault="00C306E1" w:rsidP="00C306E1">
      <w:pPr>
        <w:pStyle w:val="ListParagraph"/>
        <w:numPr>
          <w:ilvl w:val="0"/>
          <w:numId w:val="6"/>
        </w:numPr>
      </w:pPr>
      <w:r w:rsidRPr="00247086">
        <w:t>diverse RA values across species (Figure 1a)</w:t>
      </w:r>
    </w:p>
    <w:p w14:paraId="3D978D88" w14:textId="77777777" w:rsidR="00C306E1" w:rsidRPr="00247086" w:rsidRDefault="00C306E1" w:rsidP="00C306E1">
      <w:pPr>
        <w:pStyle w:val="ListParagraph"/>
        <w:numPr>
          <w:ilvl w:val="0"/>
          <w:numId w:val="6"/>
        </w:numPr>
      </w:pPr>
      <w:r w:rsidRPr="00247086">
        <w:t>all species show increase in RA with age (Figure 1b)</w:t>
      </w:r>
    </w:p>
    <w:p w14:paraId="7A1D7657" w14:textId="77777777" w:rsidR="00C306E1" w:rsidRPr="00247086" w:rsidRDefault="00C306E1" w:rsidP="00C306E1">
      <w:pPr>
        <w:pStyle w:val="ListParagraph"/>
        <w:numPr>
          <w:ilvl w:val="0"/>
          <w:numId w:val="6"/>
        </w:numPr>
      </w:pPr>
      <w:r w:rsidRPr="00247086">
        <w:t>diverse RA schedules</w:t>
      </w:r>
      <w:r w:rsidR="00CD7DC7" w:rsidRPr="00247086">
        <w:t xml:space="preserve"> across species – fit into predicted categories, some determinate others indeterminate</w:t>
      </w:r>
      <w:r w:rsidRPr="00247086">
        <w:t xml:space="preserve"> (Figure 2)</w:t>
      </w:r>
    </w:p>
    <w:p w14:paraId="5751E2F0" w14:textId="77777777" w:rsidR="00C306E1" w:rsidRPr="00247086" w:rsidRDefault="00C306E1" w:rsidP="00C306E1">
      <w:pPr>
        <w:pStyle w:val="ListParagraph"/>
        <w:numPr>
          <w:ilvl w:val="0"/>
          <w:numId w:val="6"/>
        </w:numPr>
      </w:pPr>
      <w:r w:rsidRPr="00247086">
        <w:t>declining leaf area</w:t>
      </w:r>
      <w:r w:rsidR="00EF05D4" w:rsidRPr="00247086">
        <w:t xml:space="preserve"> in many species; others plateau; a few keep increasing</w:t>
      </w:r>
      <w:r w:rsidRPr="00247086">
        <w:t xml:space="preserve"> (Figure 3)</w:t>
      </w:r>
      <w:r w:rsidR="00AA2855" w:rsidRPr="00247086">
        <w:t>; however in our species height growth does not stop with age – just tapers</w:t>
      </w:r>
    </w:p>
    <w:p w14:paraId="7B7BEA6C" w14:textId="77777777" w:rsidR="000D04B0" w:rsidRPr="00247086" w:rsidRDefault="000D04B0" w:rsidP="00C306E1">
      <w:pPr>
        <w:pStyle w:val="ListParagraph"/>
        <w:numPr>
          <w:ilvl w:val="0"/>
          <w:numId w:val="6"/>
        </w:numPr>
      </w:pPr>
      <w:r w:rsidRPr="00247086">
        <w:t xml:space="preserve">initial leaf weight is a good predictor of NPP </w:t>
      </w:r>
    </w:p>
    <w:p w14:paraId="5BDD3E40" w14:textId="77777777" w:rsidR="005E0B93" w:rsidRPr="00247086" w:rsidRDefault="005E0B93" w:rsidP="00C306E1">
      <w:pPr>
        <w:pStyle w:val="ListParagraph"/>
        <w:numPr>
          <w:ilvl w:val="0"/>
          <w:numId w:val="6"/>
        </w:numPr>
      </w:pPr>
      <w:r w:rsidRPr="00247086">
        <w:t>Only for long-lived species is surplus energy strongly correlated with leaf_weight -  and even for these species NPP and total leaf investment much more strongly correlated, because of strong correlations between maintenance and leaf_weight and the huge size of the maintenance pool</w:t>
      </w:r>
    </w:p>
    <w:p w14:paraId="51A9F165" w14:textId="77777777" w:rsidR="00EF009E" w:rsidRPr="00247086" w:rsidRDefault="00BD5089" w:rsidP="00C306E1">
      <w:pPr>
        <w:pStyle w:val="ListParagraph"/>
        <w:numPr>
          <w:ilvl w:val="0"/>
          <w:numId w:val="6"/>
        </w:numPr>
      </w:pPr>
      <w:r w:rsidRPr="00247086">
        <w:t>For 10 of the 14 species, initial leaf weight is significantly correlated with the number of ovules initiated (</w:t>
      </w:r>
      <w:proofErr w:type="spellStart"/>
      <w:r w:rsidRPr="00247086">
        <w:t>Supp</w:t>
      </w:r>
      <w:proofErr w:type="spellEnd"/>
      <w:r w:rsidRPr="00247086">
        <w:t xml:space="preserve"> Material, r</w:t>
      </w:r>
      <w:r w:rsidRPr="00247086">
        <w:rPr>
          <w:vertAlign w:val="superscript"/>
        </w:rPr>
        <w:t>2</w:t>
      </w:r>
      <w:r w:rsidRPr="00247086">
        <w:t>&gt;0.3 for these species). Indeed, this measure of plant size was a better predictor of the number of ovules initiated than was the total investment in new leaves, both those replacing shed material and those increasingly a plant’s leaf area</w:t>
      </w:r>
    </w:p>
    <w:p w14:paraId="7F9E88DA" w14:textId="77777777" w:rsidR="00F16B6A" w:rsidRPr="00247086" w:rsidRDefault="00443CD1">
      <w:r w:rsidRPr="00247086">
        <w:t>At the broadest level, a</w:t>
      </w:r>
      <w:r w:rsidR="00C95032" w:rsidRPr="00247086">
        <w:t>ll species display a fundamentally identical trajectory of investment in leaves versus reproductive tissues as they grow and age</w:t>
      </w:r>
      <w:r w:rsidRPr="00247086">
        <w:t>: as</w:t>
      </w:r>
      <w:r w:rsidR="00C95032" w:rsidRPr="00247086">
        <w:t xml:space="preserve"> seedlings and saplings they invest solely in stem and leaf growth, increasing rapidly in height and leaf area. </w:t>
      </w:r>
      <w:r w:rsidRPr="00247086">
        <w:t xml:space="preserve">They have high shoot extension rates and consequently high increase in leaf area per shoot. </w:t>
      </w:r>
      <w:r w:rsidR="00C95032" w:rsidRPr="00247086">
        <w:t xml:space="preserve">At some age, notably different across the study species, plants reach reproductive maturity. As the plants initiate investment in reproductive material and </w:t>
      </w:r>
      <w:r w:rsidR="007B5320" w:rsidRPr="00247086">
        <w:t xml:space="preserve">subsequently </w:t>
      </w:r>
      <w:r w:rsidR="00C95032" w:rsidRPr="00247086">
        <w:t>increase allocation to reproduction</w:t>
      </w:r>
      <w:r w:rsidRPr="00247086">
        <w:t xml:space="preserve">, </w:t>
      </w:r>
      <w:r w:rsidR="00C95032" w:rsidRPr="00247086">
        <w:t xml:space="preserve">they all show a marked decline in relative investment in leaf growth. </w:t>
      </w:r>
      <w:r w:rsidR="007B5320" w:rsidRPr="00247086">
        <w:t xml:space="preserve">Indeed, all plants exhibit a cross-over in absolute investment in increased leaf area versus year reproductive production across their lifetime. Notably, for ten of the 14 species, total leaf area declines year-upon-year starting at some age. That is, these species have negative leaf growth for part of their lifetime, cannibalizing </w:t>
      </w:r>
      <w:r w:rsidR="00C86540" w:rsidRPr="00247086">
        <w:t>existing leaf area to increase investment</w:t>
      </w:r>
      <w:r w:rsidR="007B5320" w:rsidRPr="00247086">
        <w:t xml:space="preserve"> in reproduction, as they fail to replace all leaves shed during the year. </w:t>
      </w:r>
    </w:p>
    <w:p w14:paraId="7FF5193D" w14:textId="77777777" w:rsidR="00443CD1" w:rsidRPr="00247086" w:rsidRDefault="00443CD1">
      <w:r w:rsidRPr="00247086">
        <w:t>Although all study species broadly follow the same lifetime developmental pathway of investing first in height and leaf growth and later in reproduction</w:t>
      </w:r>
      <w:r w:rsidR="00F123A9" w:rsidRPr="00247086">
        <w:t xml:space="preserve">, the magnitude and timing of their investment in different tissues types is diverse. Figure 1 plots investment in leaves versus reproductive materials </w:t>
      </w:r>
      <w:r w:rsidR="00F123A9" w:rsidRPr="00247086">
        <w:lastRenderedPageBreak/>
        <w:t>for all study individuals</w:t>
      </w:r>
      <w:r w:rsidR="004B53F8" w:rsidRPr="00247086">
        <w:t>, illustrating that different individuals of a species have notably different RA 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w:t>
      </w:r>
      <w:r w:rsidR="00757124" w:rsidRPr="00247086">
        <w:t>r many of the oldest individuals studied, indicating they are investing all available resources in reproduction.</w:t>
      </w:r>
    </w:p>
    <w:p w14:paraId="78D637B6" w14:textId="77777777" w:rsidR="00A054A1" w:rsidRPr="00247086" w:rsidRDefault="00D05870">
      <w:r w:rsidRPr="00247086">
        <w:t xml:space="preserve">The RA schedules for the 14 species suggest that the species have disparate life history strategies. </w:t>
      </w:r>
      <w:r w:rsidR="00A054A1" w:rsidRPr="00247086">
        <w:t>Species RA schedules fall into five of the six curve types proposed: big bang, asymptotic, gradual-determinate, gradual-indeterminate, and declining.</w:t>
      </w:r>
    </w:p>
    <w:p w14:paraId="4D243960" w14:textId="77777777" w:rsidR="00757124" w:rsidRPr="00247086" w:rsidRDefault="00757124">
      <w:r w:rsidRPr="00247086">
        <w:t xml:space="preserve">Different study species show different leaf area trajectories with age (Figure 3). </w:t>
      </w:r>
    </w:p>
    <w:p w14:paraId="01BA0640" w14:textId="77777777" w:rsidR="00A054A1" w:rsidRPr="00247086" w:rsidRDefault="00A054A1"/>
    <w:p w14:paraId="588E67B7" w14:textId="77777777" w:rsidR="00A054A1" w:rsidRPr="00247086" w:rsidRDefault="00A054A1" w:rsidP="004B53F8">
      <w:pPr>
        <w:pStyle w:val="Heading1"/>
        <w:rPr>
          <w:rFonts w:asciiTheme="minorHAnsi" w:hAnsiTheme="minorHAnsi"/>
          <w:sz w:val="22"/>
          <w:szCs w:val="22"/>
        </w:rPr>
      </w:pPr>
      <w:r w:rsidRPr="00247086">
        <w:rPr>
          <w:rFonts w:asciiTheme="minorHAnsi" w:hAnsiTheme="minorHAnsi"/>
          <w:sz w:val="22"/>
          <w:szCs w:val="22"/>
        </w:rPr>
        <w:t>Discussion</w:t>
      </w:r>
    </w:p>
    <w:p w14:paraId="6A2DC699" w14:textId="77777777" w:rsidR="00C569BB" w:rsidRPr="00247086" w:rsidRDefault="00C569BB" w:rsidP="00A054A1">
      <w:pPr>
        <w:pStyle w:val="ListParagraph"/>
        <w:numPr>
          <w:ilvl w:val="0"/>
          <w:numId w:val="3"/>
        </w:numPr>
      </w:pPr>
      <w:r w:rsidRPr="00247086">
        <w:t>For almost all species height continues to increases throughout life</w:t>
      </w:r>
      <w:proofErr w:type="gramStart"/>
      <w:r w:rsidRPr="00247086">
        <w:t>,  but</w:t>
      </w:r>
      <w:proofErr w:type="gramEnd"/>
      <w:r w:rsidRPr="00247086">
        <w:t xml:space="preserve"> for most species leaf area asymptotes within a few years of reproductive maturity and often declines for several years before an individual’s death.</w:t>
      </w:r>
    </w:p>
    <w:p w14:paraId="7928DABB" w14:textId="77777777" w:rsidR="00CC215D" w:rsidRPr="00247086" w:rsidRDefault="00CC215D" w:rsidP="00A054A1">
      <w:pPr>
        <w:pStyle w:val="ListParagraph"/>
        <w:numPr>
          <w:ilvl w:val="0"/>
          <w:numId w:val="3"/>
        </w:numPr>
      </w:pPr>
      <w:r w:rsidRPr="00247086">
        <w:t>Declining leaf area with age/size</w:t>
      </w:r>
    </w:p>
    <w:p w14:paraId="2F5C4181" w14:textId="77777777" w:rsidR="00A054A1" w:rsidRPr="00247086" w:rsidRDefault="00A054A1" w:rsidP="00CC215D">
      <w:pPr>
        <w:pStyle w:val="ListParagraph"/>
        <w:numPr>
          <w:ilvl w:val="1"/>
          <w:numId w:val="3"/>
        </w:numPr>
      </w:pPr>
      <w:proofErr w:type="gramStart"/>
      <w:r w:rsidRPr="00247086">
        <w:t>notable</w:t>
      </w:r>
      <w:proofErr w:type="gramEnd"/>
      <w:r w:rsidRPr="00247086">
        <w:t xml:space="preserve"> how many species show a decline in leaf area within a year of initiating reproduction.</w:t>
      </w:r>
    </w:p>
    <w:p w14:paraId="0149B83A" w14:textId="77777777" w:rsidR="00A054A1" w:rsidRPr="00247086" w:rsidRDefault="00A054A1" w:rsidP="00CC215D">
      <w:pPr>
        <w:pStyle w:val="ListParagraph"/>
        <w:numPr>
          <w:ilvl w:val="2"/>
          <w:numId w:val="3"/>
        </w:numPr>
      </w:pPr>
      <w:r w:rsidRPr="00247086">
        <w:t>These species display a bang-bang schedule, but continue to survive for a number of year’s post reproductive onset, just with a continued year-upon-year decline in leaf area.</w:t>
      </w:r>
    </w:p>
    <w:p w14:paraId="042D2BB1" w14:textId="77777777" w:rsidR="00A054A1" w:rsidRPr="00247086" w:rsidRDefault="00CC215D" w:rsidP="00CC215D">
      <w:pPr>
        <w:pStyle w:val="ListParagraph"/>
        <w:numPr>
          <w:ilvl w:val="1"/>
          <w:numId w:val="3"/>
        </w:numPr>
      </w:pPr>
      <w:r w:rsidRPr="00247086">
        <w:t>Two of the four species that are dominant canopy members late in succession</w:t>
      </w:r>
      <w:r w:rsidR="00A054A1" w:rsidRPr="00247086">
        <w:t xml:space="preserve">, </w:t>
      </w:r>
      <w:r w:rsidR="00A054A1" w:rsidRPr="00247086">
        <w:rPr>
          <w:i/>
        </w:rPr>
        <w:t xml:space="preserve">Hakea teretifolia </w:t>
      </w:r>
      <w:r w:rsidR="00A054A1" w:rsidRPr="00247086">
        <w:t xml:space="preserve">and </w:t>
      </w:r>
      <w:r w:rsidRPr="00247086">
        <w:rPr>
          <w:i/>
        </w:rPr>
        <w:t>Petrophile pulchella</w:t>
      </w:r>
      <w:r w:rsidRPr="00247086">
        <w:t>,</w:t>
      </w:r>
      <w:r w:rsidRPr="00247086">
        <w:rPr>
          <w:i/>
        </w:rPr>
        <w:t xml:space="preserve"> </w:t>
      </w:r>
      <w:r w:rsidRPr="00247086">
        <w:t xml:space="preserve">are the only study species that continued to demonstrate strong investment in leaf area at 30 years of age. The other two canopy species, </w:t>
      </w:r>
      <w:r w:rsidRPr="00247086">
        <w:rPr>
          <w:i/>
        </w:rPr>
        <w:t xml:space="preserve">Banksia ericifolia </w:t>
      </w:r>
      <w:r w:rsidRPr="00247086">
        <w:t xml:space="preserve">and </w:t>
      </w:r>
      <w:r w:rsidRPr="00247086">
        <w:rPr>
          <w:i/>
        </w:rPr>
        <w:t>Persoonia lanceolata</w:t>
      </w:r>
      <w:r w:rsidRPr="00247086">
        <w:t xml:space="preserve">, have negative investment in leaf area at the oldest site, with many </w:t>
      </w:r>
      <w:r w:rsidRPr="00247086">
        <w:rPr>
          <w:i/>
        </w:rPr>
        <w:t xml:space="preserve">P. lanceolata </w:t>
      </w:r>
      <w:r w:rsidRPr="00247086">
        <w:t>individuals displaying minimal growth.</w:t>
      </w:r>
    </w:p>
    <w:p w14:paraId="53F1D5A1" w14:textId="77777777" w:rsidR="00CC215D" w:rsidRPr="00247086" w:rsidRDefault="00CC215D" w:rsidP="00CC215D">
      <w:pPr>
        <w:pStyle w:val="ListParagraph"/>
        <w:numPr>
          <w:ilvl w:val="1"/>
          <w:numId w:val="3"/>
        </w:numPr>
      </w:pPr>
      <w:r w:rsidRPr="00247086">
        <w:t xml:space="preserve">There are two additional understory species that continued to be common within the oldest site, </w:t>
      </w:r>
      <w:r w:rsidRPr="00247086">
        <w:rPr>
          <w:i/>
        </w:rPr>
        <w:t xml:space="preserve">Leucopogon </w:t>
      </w:r>
      <w:r w:rsidRPr="00247086">
        <w:t xml:space="preserve">and </w:t>
      </w:r>
      <w:r w:rsidRPr="00247086">
        <w:rPr>
          <w:i/>
        </w:rPr>
        <w:t>Epacris</w:t>
      </w:r>
      <w:r w:rsidRPr="00247086">
        <w:t>, both members of the heath family (</w:t>
      </w:r>
      <w:proofErr w:type="spellStart"/>
      <w:r w:rsidRPr="00247086">
        <w:t>Ericaceae</w:t>
      </w:r>
      <w:proofErr w:type="spellEnd"/>
      <w:r w:rsidRPr="00247086">
        <w:t>). Although leaf investment for both these species was much lower at the oldest site, many individuals of both species did continue to exhibit positive leaf investment together with high reproductive investment.</w:t>
      </w:r>
    </w:p>
    <w:p w14:paraId="7F9D6CE4" w14:textId="77777777" w:rsidR="00912F71" w:rsidRPr="00247086" w:rsidRDefault="00912F71" w:rsidP="00912F71">
      <w:pPr>
        <w:pStyle w:val="ListParagraph"/>
        <w:numPr>
          <w:ilvl w:val="0"/>
          <w:numId w:val="3"/>
        </w:numPr>
      </w:pPr>
      <w:r w:rsidRPr="00247086">
        <w:t xml:space="preserve">Leaf area is a better </w:t>
      </w:r>
      <w:r w:rsidR="00D649DA" w:rsidRPr="00247086">
        <w:t xml:space="preserve">predictor of future investment than is total plant weight. Since leaf area represents the plants photosynthetic capacity, this should be no surprise. </w:t>
      </w:r>
    </w:p>
    <w:p w14:paraId="55675AE4" w14:textId="77777777" w:rsidR="00A75447" w:rsidRPr="00247086" w:rsidRDefault="00A75447" w:rsidP="00A75447">
      <w:pPr>
        <w:pStyle w:val="ListParagraph"/>
        <w:numPr>
          <w:ilvl w:val="1"/>
          <w:numId w:val="3"/>
        </w:numPr>
      </w:pPr>
      <w:r w:rsidRPr="00247086">
        <w:t>For many species both are fairly poor, but more or less across the board, leaf area is better</w:t>
      </w:r>
    </w:p>
    <w:p w14:paraId="7916C49A" w14:textId="77777777" w:rsidR="00A75447" w:rsidRPr="00247086" w:rsidRDefault="00A75447" w:rsidP="00A75447">
      <w:pPr>
        <w:pStyle w:val="ListParagraph"/>
        <w:numPr>
          <w:ilvl w:val="1"/>
          <w:numId w:val="3"/>
        </w:numPr>
      </w:pPr>
      <w:r w:rsidRPr="00247086">
        <w:t>This means that is total leaf area is declining with size, plants are on a slow trajectory to death as soon as they begin cannibalizing leaf area to support reproductive investment</w:t>
      </w:r>
    </w:p>
    <w:p w14:paraId="798137BC" w14:textId="77777777" w:rsidR="00D649DA" w:rsidRPr="00247086" w:rsidRDefault="00D649DA" w:rsidP="00912F71">
      <w:pPr>
        <w:pStyle w:val="ListParagraph"/>
        <w:numPr>
          <w:ilvl w:val="0"/>
          <w:numId w:val="3"/>
        </w:numPr>
      </w:pPr>
      <w:r w:rsidRPr="00247086">
        <w:t>It is widely assumed that large perennial species continu</w:t>
      </w:r>
      <w:r w:rsidR="00A75447" w:rsidRPr="00247086">
        <w:t>e</w:t>
      </w:r>
      <w:r w:rsidRPr="00247086">
        <w:t xml:space="preserve"> increasing in size throughout their lifetimes. If leaf area is used as the measure of plant size, this </w:t>
      </w:r>
      <w:r w:rsidR="00A75447" w:rsidRPr="00247086">
        <w:t xml:space="preserve">is </w:t>
      </w:r>
      <w:r w:rsidRPr="00247086">
        <w:t>not true</w:t>
      </w:r>
      <w:r w:rsidR="00A75447" w:rsidRPr="00247086">
        <w:t xml:space="preserve"> for these study species</w:t>
      </w:r>
      <w:r w:rsidRPr="00247086">
        <w:t>.</w:t>
      </w:r>
    </w:p>
    <w:p w14:paraId="6D4427CC" w14:textId="77777777" w:rsidR="004B53F8" w:rsidRPr="00247086" w:rsidRDefault="004B53F8" w:rsidP="004B53F8">
      <w:pPr>
        <w:pStyle w:val="Heading1"/>
        <w:rPr>
          <w:rFonts w:asciiTheme="minorHAnsi" w:hAnsiTheme="minorHAnsi"/>
          <w:sz w:val="22"/>
          <w:szCs w:val="22"/>
        </w:rPr>
      </w:pPr>
      <w:r w:rsidRPr="00247086">
        <w:rPr>
          <w:rFonts w:asciiTheme="minorHAnsi" w:hAnsiTheme="minorHAnsi"/>
          <w:sz w:val="22"/>
          <w:szCs w:val="22"/>
        </w:rPr>
        <w:t>Figure captions.</w:t>
      </w:r>
    </w:p>
    <w:p w14:paraId="6AB7AABA" w14:textId="77777777" w:rsidR="004B53F8" w:rsidRPr="00247086" w:rsidRDefault="004B53F8" w:rsidP="004B53F8">
      <w:pPr>
        <w:rPr>
          <w:i/>
        </w:rPr>
      </w:pPr>
      <w:r w:rsidRPr="00247086">
        <w:t xml:space="preserve">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w:t>
      </w:r>
      <w:r w:rsidRPr="00247086">
        <w:lastRenderedPageBreak/>
        <w:t>plots. See methods for details on the transformation.</w:t>
      </w:r>
      <w:r w:rsidR="00757124" w:rsidRPr="00247086">
        <w:t xml:space="preserve"> (</w:t>
      </w:r>
      <w:r w:rsidR="00757124" w:rsidRPr="00247086">
        <w:rPr>
          <w:i/>
        </w:rPr>
        <w:t>Lizzy: I can also create this figure using the same data as in Figure 2, where the data aren’t scaled – it results in some very odd RA values among individuals with negative leaf investment. Not at all sure about the best approach here.)</w:t>
      </w:r>
    </w:p>
    <w:p w14:paraId="231D97E2" w14:textId="77777777" w:rsidR="004D3EBD" w:rsidRPr="00247086" w:rsidRDefault="004D3EBD" w:rsidP="004B53F8">
      <w:pPr>
        <w:rPr>
          <w:i/>
        </w:rPr>
      </w:pPr>
    </w:p>
    <w:p w14:paraId="41588BAC" w14:textId="77777777" w:rsidR="004D3EBD" w:rsidRPr="00247086" w:rsidRDefault="004D3EBD" w:rsidP="004D3EBD">
      <w:pPr>
        <w:pStyle w:val="ListParagraph"/>
        <w:numPr>
          <w:ilvl w:val="0"/>
          <w:numId w:val="7"/>
        </w:numPr>
        <w:spacing w:after="360" w:line="480" w:lineRule="auto"/>
        <w:rPr>
          <w:rFonts w:cs="Times New Roman"/>
        </w:rPr>
      </w:pPr>
      <w:r w:rsidRPr="00247086">
        <w:rPr>
          <w:rFonts w:cs="Times New Roman"/>
        </w:rPr>
        <w:fldChar w:fldCharType="begin"/>
      </w:r>
      <w:r w:rsidRPr="00247086">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247086">
        <w:rPr>
          <w:rFonts w:cs="Times New Roman"/>
        </w:rPr>
        <w:fldChar w:fldCharType="separate"/>
      </w:r>
      <w:r w:rsidRPr="00247086">
        <w:rPr>
          <w:rFonts w:cs="Times New Roman"/>
        </w:rPr>
        <w:t>(Thompson &amp; Stewart 1981)</w:t>
      </w:r>
      <w:r w:rsidRPr="00247086">
        <w:rPr>
          <w:rFonts w:cs="Times New Roman"/>
        </w:rPr>
        <w:fldChar w:fldCharType="end"/>
      </w:r>
      <w:r w:rsidRPr="00247086">
        <w:rPr>
          <w:rFonts w:cs="Times New Roman"/>
        </w:rPr>
        <w:t xml:space="preserve"> – call RA measure of greatest importance as well</w:t>
      </w:r>
    </w:p>
    <w:p w14:paraId="7CF325C4" w14:textId="77777777" w:rsidR="004D3EBD" w:rsidRPr="00247086" w:rsidRDefault="004D3EBD" w:rsidP="004D3EBD">
      <w:pPr>
        <w:pStyle w:val="ListParagraph"/>
        <w:numPr>
          <w:ilvl w:val="0"/>
          <w:numId w:val="7"/>
        </w:numPr>
        <w:autoSpaceDE w:val="0"/>
        <w:autoSpaceDN w:val="0"/>
        <w:adjustRightInd w:val="0"/>
        <w:spacing w:after="0" w:line="340" w:lineRule="atLeast"/>
        <w:rPr>
          <w:rFonts w:cs="Times New Roman"/>
        </w:rPr>
      </w:pPr>
      <w:r w:rsidRPr="00247086">
        <w:rPr>
          <w:rFonts w:cs="Times New Roman"/>
        </w:rPr>
        <w:fldChar w:fldCharType="begin"/>
      </w:r>
      <w:r w:rsidRPr="00247086">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247086">
        <w:rPr>
          <w:rFonts w:cs="Times New Roman"/>
        </w:rPr>
        <w:fldChar w:fldCharType="separate"/>
      </w:r>
      <w:r w:rsidRPr="00247086">
        <w:rPr>
          <w:rFonts w:cs="Times New Roman"/>
        </w:rPr>
        <w:t>(Primack 1987)</w:t>
      </w:r>
      <w:r w:rsidRPr="00247086">
        <w:rPr>
          <w:rFonts w:cs="Times New Roman"/>
        </w:rPr>
        <w:fldChar w:fldCharType="end"/>
      </w:r>
    </w:p>
    <w:p w14:paraId="16FCB9B4" w14:textId="77777777" w:rsidR="004D3EBD" w:rsidRPr="00247086" w:rsidRDefault="004D3EBD" w:rsidP="004B53F8">
      <w:pPr>
        <w:rPr>
          <w:i/>
        </w:rPr>
      </w:pPr>
    </w:p>
    <w:p w14:paraId="30C7BC95" w14:textId="77777777" w:rsidR="006D7443" w:rsidRPr="006D7443" w:rsidRDefault="008A4174" w:rsidP="006D7443">
      <w:pPr>
        <w:pStyle w:val="Bibliography"/>
        <w:rPr>
          <w:rFonts w:ascii="Calibri" w:hAnsi="Calibri"/>
        </w:rPr>
      </w:pPr>
      <w:r w:rsidRPr="00247086">
        <w:rPr>
          <w:i/>
        </w:rPr>
        <w:fldChar w:fldCharType="begin"/>
      </w:r>
      <w:r w:rsidR="003F4704">
        <w:rPr>
          <w:i/>
        </w:rPr>
        <w:instrText xml:space="preserve"> ADDIN ZOTERO_BIBL {"custom":[]} CSL_BIBLIOGRAPHY </w:instrText>
      </w:r>
      <w:r w:rsidRPr="00247086">
        <w:rPr>
          <w:i/>
        </w:rPr>
        <w:fldChar w:fldCharType="separate"/>
      </w:r>
      <w:r w:rsidR="006D7443" w:rsidRPr="006D7443">
        <w:rPr>
          <w:rFonts w:ascii="Calibri" w:hAnsi="Calibri"/>
        </w:rPr>
        <w:t xml:space="preserve">Becker, P., </w:t>
      </w:r>
      <w:proofErr w:type="spellStart"/>
      <w:r w:rsidR="006D7443" w:rsidRPr="006D7443">
        <w:rPr>
          <w:rFonts w:ascii="Calibri" w:hAnsi="Calibri"/>
        </w:rPr>
        <w:t>Meinzer</w:t>
      </w:r>
      <w:proofErr w:type="spellEnd"/>
      <w:r w:rsidR="006D7443" w:rsidRPr="006D7443">
        <w:rPr>
          <w:rFonts w:ascii="Calibri" w:hAnsi="Calibri"/>
        </w:rPr>
        <w:t xml:space="preserve">, F.C. &amp; </w:t>
      </w:r>
      <w:proofErr w:type="spellStart"/>
      <w:r w:rsidR="006D7443" w:rsidRPr="006D7443">
        <w:rPr>
          <w:rFonts w:ascii="Calibri" w:hAnsi="Calibri"/>
        </w:rPr>
        <w:t>Wullschleger</w:t>
      </w:r>
      <w:proofErr w:type="spellEnd"/>
      <w:r w:rsidR="006D7443" w:rsidRPr="006D7443">
        <w:rPr>
          <w:rFonts w:ascii="Calibri" w:hAnsi="Calibri"/>
        </w:rPr>
        <w:t xml:space="preserve">, S.D. (2000) Hydraulic limitation of tree height: a critique. </w:t>
      </w:r>
      <w:r w:rsidR="006D7443" w:rsidRPr="006D7443">
        <w:rPr>
          <w:rFonts w:ascii="Calibri" w:hAnsi="Calibri"/>
          <w:i/>
          <w:iCs/>
        </w:rPr>
        <w:t>Functional Ecology</w:t>
      </w:r>
      <w:r w:rsidR="006D7443" w:rsidRPr="006D7443">
        <w:rPr>
          <w:rFonts w:ascii="Calibri" w:hAnsi="Calibri"/>
        </w:rPr>
        <w:t xml:space="preserve">, </w:t>
      </w:r>
      <w:r w:rsidR="006D7443" w:rsidRPr="006D7443">
        <w:rPr>
          <w:rFonts w:ascii="Calibri" w:hAnsi="Calibri"/>
          <w:b/>
          <w:bCs/>
        </w:rPr>
        <w:t>14</w:t>
      </w:r>
      <w:r w:rsidR="006D7443" w:rsidRPr="006D7443">
        <w:rPr>
          <w:rFonts w:ascii="Calibri" w:hAnsi="Calibri"/>
        </w:rPr>
        <w:t>, 4–11.</w:t>
      </w:r>
    </w:p>
    <w:p w14:paraId="799A6E93" w14:textId="77777777" w:rsidR="006D7443" w:rsidRPr="006D7443" w:rsidRDefault="006D7443" w:rsidP="006D7443">
      <w:pPr>
        <w:pStyle w:val="Bibliography"/>
        <w:rPr>
          <w:rFonts w:ascii="Calibri" w:hAnsi="Calibri"/>
        </w:rPr>
      </w:pPr>
      <w:r w:rsidRPr="006D7443">
        <w:rPr>
          <w:rFonts w:ascii="Calibri" w:hAnsi="Calibri"/>
        </w:rPr>
        <w:t xml:space="preserve">Cole, L.C. (1954) </w:t>
      </w:r>
      <w:proofErr w:type="gramStart"/>
      <w:r w:rsidRPr="006D7443">
        <w:rPr>
          <w:rFonts w:ascii="Calibri" w:hAnsi="Calibri"/>
        </w:rPr>
        <w:t>The</w:t>
      </w:r>
      <w:proofErr w:type="gramEnd"/>
      <w:r w:rsidRPr="006D7443">
        <w:rPr>
          <w:rFonts w:ascii="Calibri" w:hAnsi="Calibri"/>
        </w:rPr>
        <w:t xml:space="preserve"> population consequences of life history phenomena. </w:t>
      </w:r>
      <w:r w:rsidRPr="006D7443">
        <w:rPr>
          <w:rFonts w:ascii="Calibri" w:hAnsi="Calibri"/>
          <w:i/>
          <w:iCs/>
        </w:rPr>
        <w:t>The Quarterly Review of Biology</w:t>
      </w:r>
      <w:r w:rsidRPr="006D7443">
        <w:rPr>
          <w:rFonts w:ascii="Calibri" w:hAnsi="Calibri"/>
        </w:rPr>
        <w:t xml:space="preserve">, </w:t>
      </w:r>
      <w:r w:rsidRPr="006D7443">
        <w:rPr>
          <w:rFonts w:ascii="Calibri" w:hAnsi="Calibri"/>
          <w:b/>
          <w:bCs/>
        </w:rPr>
        <w:t>29</w:t>
      </w:r>
      <w:r w:rsidRPr="006D7443">
        <w:rPr>
          <w:rFonts w:ascii="Calibri" w:hAnsi="Calibri"/>
        </w:rPr>
        <w:t>, 103–137.</w:t>
      </w:r>
    </w:p>
    <w:p w14:paraId="3491046D" w14:textId="77777777" w:rsidR="006D7443" w:rsidRPr="006D7443" w:rsidRDefault="006D7443" w:rsidP="006D7443">
      <w:pPr>
        <w:pStyle w:val="Bibliography"/>
        <w:rPr>
          <w:rFonts w:ascii="Calibri" w:hAnsi="Calibri"/>
        </w:rPr>
      </w:pPr>
      <w:r w:rsidRPr="006D7443">
        <w:rPr>
          <w:rFonts w:ascii="Calibri" w:hAnsi="Calibri"/>
        </w:rPr>
        <w:t xml:space="preserve">Day, M.E., Greenwood, M.S. &amp; White, A.S. (2001) Age-related changes in foliar morphology and physiology in red spruce and their influence on declining photosynthetic rates and productivity with tree age. </w:t>
      </w:r>
      <w:r w:rsidRPr="006D7443">
        <w:rPr>
          <w:rFonts w:ascii="Calibri" w:hAnsi="Calibri"/>
          <w:i/>
          <w:iCs/>
        </w:rPr>
        <w:t>Tree Physiology</w:t>
      </w:r>
      <w:r w:rsidRPr="006D7443">
        <w:rPr>
          <w:rFonts w:ascii="Calibri" w:hAnsi="Calibri"/>
        </w:rPr>
        <w:t xml:space="preserve">, </w:t>
      </w:r>
      <w:r w:rsidRPr="006D7443">
        <w:rPr>
          <w:rFonts w:ascii="Calibri" w:hAnsi="Calibri"/>
          <w:b/>
          <w:bCs/>
        </w:rPr>
        <w:t>21</w:t>
      </w:r>
      <w:r w:rsidRPr="006D7443">
        <w:rPr>
          <w:rFonts w:ascii="Calibri" w:hAnsi="Calibri"/>
        </w:rPr>
        <w:t>, 1195–1204.</w:t>
      </w:r>
    </w:p>
    <w:p w14:paraId="3A63895D" w14:textId="77777777" w:rsidR="006D7443" w:rsidRPr="006D7443" w:rsidRDefault="006D7443" w:rsidP="006D7443">
      <w:pPr>
        <w:pStyle w:val="Bibliography"/>
        <w:rPr>
          <w:rFonts w:ascii="Calibri" w:hAnsi="Calibri"/>
        </w:rPr>
      </w:pPr>
      <w:proofErr w:type="spellStart"/>
      <w:r w:rsidRPr="006D7443">
        <w:rPr>
          <w:rFonts w:ascii="Calibri" w:hAnsi="Calibri"/>
        </w:rPr>
        <w:t>Delerue</w:t>
      </w:r>
      <w:proofErr w:type="spellEnd"/>
      <w:r w:rsidRPr="006D7443">
        <w:rPr>
          <w:rFonts w:ascii="Calibri" w:hAnsi="Calibri"/>
        </w:rPr>
        <w:t xml:space="preserve">, F., Gonzalez, M., </w:t>
      </w:r>
      <w:proofErr w:type="spellStart"/>
      <w:r w:rsidRPr="006D7443">
        <w:rPr>
          <w:rFonts w:ascii="Calibri" w:hAnsi="Calibri"/>
        </w:rPr>
        <w:t>Atlan</w:t>
      </w:r>
      <w:proofErr w:type="spellEnd"/>
      <w:r w:rsidRPr="006D7443">
        <w:rPr>
          <w:rFonts w:ascii="Calibri" w:hAnsi="Calibri"/>
        </w:rPr>
        <w:t xml:space="preserve">, A., </w:t>
      </w:r>
      <w:proofErr w:type="spellStart"/>
      <w:r w:rsidRPr="006D7443">
        <w:rPr>
          <w:rFonts w:ascii="Calibri" w:hAnsi="Calibri"/>
        </w:rPr>
        <w:t>Pellerin</w:t>
      </w:r>
      <w:proofErr w:type="spellEnd"/>
      <w:r w:rsidRPr="006D7443">
        <w:rPr>
          <w:rFonts w:ascii="Calibri" w:hAnsi="Calibri"/>
        </w:rPr>
        <w:t>, S. &amp; Augusto, L. (2013) Plasticity of reproductive allocation of a woody species (</w:t>
      </w:r>
      <w:proofErr w:type="spellStart"/>
      <w:r w:rsidRPr="006D7443">
        <w:rPr>
          <w:rFonts w:ascii="Calibri" w:hAnsi="Calibri"/>
        </w:rPr>
        <w:t>Ulex</w:t>
      </w:r>
      <w:proofErr w:type="spellEnd"/>
      <w:r w:rsidRPr="006D7443">
        <w:rPr>
          <w:rFonts w:ascii="Calibri" w:hAnsi="Calibri"/>
        </w:rPr>
        <w:t xml:space="preserve"> </w:t>
      </w:r>
      <w:proofErr w:type="spellStart"/>
      <w:r w:rsidRPr="006D7443">
        <w:rPr>
          <w:rFonts w:ascii="Calibri" w:hAnsi="Calibri"/>
        </w:rPr>
        <w:t>europaeus</w:t>
      </w:r>
      <w:proofErr w:type="spellEnd"/>
      <w:r w:rsidRPr="006D7443">
        <w:rPr>
          <w:rFonts w:ascii="Calibri" w:hAnsi="Calibri"/>
        </w:rPr>
        <w:t xml:space="preserve">) in response to variation in resource availability. </w:t>
      </w:r>
      <w:r w:rsidRPr="006D7443">
        <w:rPr>
          <w:rFonts w:ascii="Calibri" w:hAnsi="Calibri"/>
          <w:i/>
          <w:iCs/>
        </w:rPr>
        <w:t>Annals of Forest Science</w:t>
      </w:r>
      <w:r w:rsidRPr="006D7443">
        <w:rPr>
          <w:rFonts w:ascii="Calibri" w:hAnsi="Calibri"/>
        </w:rPr>
        <w:t xml:space="preserve">, </w:t>
      </w:r>
      <w:r w:rsidRPr="006D7443">
        <w:rPr>
          <w:rFonts w:ascii="Calibri" w:hAnsi="Calibri"/>
          <w:b/>
          <w:bCs/>
        </w:rPr>
        <w:t>70</w:t>
      </w:r>
      <w:r w:rsidRPr="006D7443">
        <w:rPr>
          <w:rFonts w:ascii="Calibri" w:hAnsi="Calibri"/>
        </w:rPr>
        <w:t>, 219–228.</w:t>
      </w:r>
    </w:p>
    <w:p w14:paraId="17997E5E" w14:textId="77777777" w:rsidR="006D7443" w:rsidRPr="006D7443" w:rsidRDefault="006D7443" w:rsidP="006D7443">
      <w:pPr>
        <w:pStyle w:val="Bibliography"/>
        <w:rPr>
          <w:rFonts w:ascii="Calibri" w:hAnsi="Calibri"/>
        </w:rPr>
      </w:pPr>
      <w:r w:rsidRPr="006D7443">
        <w:rPr>
          <w:rFonts w:ascii="Calibri" w:hAnsi="Calibri"/>
        </w:rPr>
        <w:t xml:space="preserve">Drake, J.E., Davis, S.C., </w:t>
      </w:r>
      <w:proofErr w:type="spellStart"/>
      <w:r w:rsidRPr="006D7443">
        <w:rPr>
          <w:rFonts w:ascii="Calibri" w:hAnsi="Calibri"/>
        </w:rPr>
        <w:t>Raetz</w:t>
      </w:r>
      <w:proofErr w:type="spellEnd"/>
      <w:r w:rsidRPr="006D7443">
        <w:rPr>
          <w:rFonts w:ascii="Calibri" w:hAnsi="Calibri"/>
        </w:rPr>
        <w:t xml:space="preserve">, L.M. &amp; </w:t>
      </w:r>
      <w:proofErr w:type="spellStart"/>
      <w:r w:rsidRPr="006D7443">
        <w:rPr>
          <w:rFonts w:ascii="Calibri" w:hAnsi="Calibri"/>
        </w:rPr>
        <w:t>DeLUCIA</w:t>
      </w:r>
      <w:proofErr w:type="spellEnd"/>
      <w:r w:rsidRPr="006D7443">
        <w:rPr>
          <w:rFonts w:ascii="Calibri" w:hAnsi="Calibri"/>
        </w:rPr>
        <w:t xml:space="preserve">, E.H. (2011) Mechanisms of age-related changes in forest production: the influence of physiological and successional changes. </w:t>
      </w:r>
      <w:r w:rsidRPr="006D7443">
        <w:rPr>
          <w:rFonts w:ascii="Calibri" w:hAnsi="Calibri"/>
          <w:i/>
          <w:iCs/>
        </w:rPr>
        <w:t>Global change biology</w:t>
      </w:r>
      <w:r w:rsidRPr="006D7443">
        <w:rPr>
          <w:rFonts w:ascii="Calibri" w:hAnsi="Calibri"/>
        </w:rPr>
        <w:t>.</w:t>
      </w:r>
    </w:p>
    <w:p w14:paraId="76919DDC" w14:textId="77777777" w:rsidR="006D7443" w:rsidRPr="006D7443" w:rsidRDefault="006D7443" w:rsidP="006D7443">
      <w:pPr>
        <w:pStyle w:val="Bibliography"/>
        <w:rPr>
          <w:rFonts w:ascii="Calibri" w:hAnsi="Calibri"/>
        </w:rPr>
      </w:pPr>
      <w:r w:rsidRPr="006D7443">
        <w:rPr>
          <w:rFonts w:ascii="Calibri" w:hAnsi="Calibri"/>
        </w:rPr>
        <w:t xml:space="preserve">Drake, J.E., </w:t>
      </w:r>
      <w:proofErr w:type="spellStart"/>
      <w:r w:rsidRPr="006D7443">
        <w:rPr>
          <w:rFonts w:ascii="Calibri" w:hAnsi="Calibri"/>
        </w:rPr>
        <w:t>Raetz</w:t>
      </w:r>
      <w:proofErr w:type="spellEnd"/>
      <w:r w:rsidRPr="006D7443">
        <w:rPr>
          <w:rFonts w:ascii="Calibri" w:hAnsi="Calibri"/>
        </w:rPr>
        <w:t xml:space="preserve">, L.M., Davis, S.C. &amp; </w:t>
      </w:r>
      <w:proofErr w:type="spellStart"/>
      <w:r w:rsidRPr="006D7443">
        <w:rPr>
          <w:rFonts w:ascii="Calibri" w:hAnsi="Calibri"/>
        </w:rPr>
        <w:t>DeLUCIA</w:t>
      </w:r>
      <w:proofErr w:type="spellEnd"/>
      <w:r w:rsidRPr="006D7443">
        <w:rPr>
          <w:rFonts w:ascii="Calibri" w:hAnsi="Calibri"/>
        </w:rPr>
        <w:t>, E.H. (2010) Hydraulic limitation not declining nitrogen availability causes the age-related photosynthetic decline in loblolly pine (</w:t>
      </w:r>
      <w:proofErr w:type="spellStart"/>
      <w:r w:rsidRPr="006D7443">
        <w:rPr>
          <w:rFonts w:ascii="Calibri" w:hAnsi="Calibri"/>
        </w:rPr>
        <w:t>Pinus</w:t>
      </w:r>
      <w:proofErr w:type="spellEnd"/>
      <w:r w:rsidRPr="006D7443">
        <w:rPr>
          <w:rFonts w:ascii="Calibri" w:hAnsi="Calibri"/>
        </w:rPr>
        <w:t xml:space="preserve"> </w:t>
      </w:r>
      <w:proofErr w:type="spellStart"/>
      <w:r w:rsidRPr="006D7443">
        <w:rPr>
          <w:rFonts w:ascii="Calibri" w:hAnsi="Calibri"/>
        </w:rPr>
        <w:t>taeda</w:t>
      </w:r>
      <w:proofErr w:type="spellEnd"/>
      <w:r w:rsidRPr="006D7443">
        <w:rPr>
          <w:rFonts w:ascii="Calibri" w:hAnsi="Calibri"/>
        </w:rPr>
        <w:t xml:space="preserve"> L.). </w:t>
      </w:r>
      <w:r w:rsidRPr="006D7443">
        <w:rPr>
          <w:rFonts w:ascii="Calibri" w:hAnsi="Calibri"/>
          <w:i/>
          <w:iCs/>
        </w:rPr>
        <w:t>Plant, Cell &amp; Environment</w:t>
      </w:r>
      <w:r w:rsidRPr="006D7443">
        <w:rPr>
          <w:rFonts w:ascii="Calibri" w:hAnsi="Calibri"/>
        </w:rPr>
        <w:t xml:space="preserve">, </w:t>
      </w:r>
      <w:r w:rsidRPr="006D7443">
        <w:rPr>
          <w:rFonts w:ascii="Calibri" w:hAnsi="Calibri"/>
          <w:b/>
          <w:bCs/>
        </w:rPr>
        <w:t>33</w:t>
      </w:r>
      <w:r w:rsidRPr="006D7443">
        <w:rPr>
          <w:rFonts w:ascii="Calibri" w:hAnsi="Calibri"/>
        </w:rPr>
        <w:t>, 1756–1766.</w:t>
      </w:r>
    </w:p>
    <w:p w14:paraId="4B61E639" w14:textId="77777777" w:rsidR="006D7443" w:rsidRPr="006D7443" w:rsidRDefault="006D7443" w:rsidP="006D7443">
      <w:pPr>
        <w:pStyle w:val="Bibliography"/>
        <w:rPr>
          <w:rFonts w:ascii="Calibri" w:hAnsi="Calibri"/>
        </w:rPr>
      </w:pPr>
      <w:r w:rsidRPr="006D7443">
        <w:rPr>
          <w:rFonts w:ascii="Calibri" w:hAnsi="Calibri"/>
        </w:rPr>
        <w:t xml:space="preserve">Ehlers, B.K. &amp; </w:t>
      </w:r>
      <w:proofErr w:type="spellStart"/>
      <w:r w:rsidRPr="006D7443">
        <w:rPr>
          <w:rFonts w:ascii="Calibri" w:hAnsi="Calibri"/>
        </w:rPr>
        <w:t>Olesen</w:t>
      </w:r>
      <w:proofErr w:type="spellEnd"/>
      <w:r w:rsidRPr="006D7443">
        <w:rPr>
          <w:rFonts w:ascii="Calibri" w:hAnsi="Calibri"/>
        </w:rPr>
        <w:t xml:space="preserve">, J.M. (2004) Flower production in relation to individual plant age and leaf production among different patches of </w:t>
      </w:r>
      <w:r w:rsidRPr="006D7443">
        <w:rPr>
          <w:rFonts w:ascii="Calibri" w:hAnsi="Calibri"/>
          <w:i/>
          <w:iCs/>
        </w:rPr>
        <w:t>Corydalis intermedia</w:t>
      </w:r>
      <w:r w:rsidRPr="006D7443">
        <w:rPr>
          <w:rFonts w:ascii="Calibri" w:hAnsi="Calibri"/>
        </w:rPr>
        <w:t xml:space="preserve">. </w:t>
      </w:r>
      <w:r w:rsidRPr="006D7443">
        <w:rPr>
          <w:rFonts w:ascii="Calibri" w:hAnsi="Calibri"/>
          <w:i/>
          <w:iCs/>
        </w:rPr>
        <w:t>Plant Ecology formerly `</w:t>
      </w:r>
      <w:proofErr w:type="spellStart"/>
      <w:r w:rsidRPr="006D7443">
        <w:rPr>
          <w:rFonts w:ascii="Calibri" w:hAnsi="Calibri"/>
          <w:i/>
          <w:iCs/>
        </w:rPr>
        <w:t>Vegetatio</w:t>
      </w:r>
      <w:proofErr w:type="spellEnd"/>
      <w:r w:rsidRPr="006D7443">
        <w:rPr>
          <w:rFonts w:ascii="Calibri" w:hAnsi="Calibri"/>
          <w:i/>
          <w:iCs/>
        </w:rPr>
        <w:t>’</w:t>
      </w:r>
      <w:r w:rsidRPr="006D7443">
        <w:rPr>
          <w:rFonts w:ascii="Calibri" w:hAnsi="Calibri"/>
        </w:rPr>
        <w:t xml:space="preserve">, </w:t>
      </w:r>
      <w:r w:rsidRPr="006D7443">
        <w:rPr>
          <w:rFonts w:ascii="Calibri" w:hAnsi="Calibri"/>
          <w:b/>
          <w:bCs/>
        </w:rPr>
        <w:t>174</w:t>
      </w:r>
      <w:r w:rsidRPr="006D7443">
        <w:rPr>
          <w:rFonts w:ascii="Calibri" w:hAnsi="Calibri"/>
        </w:rPr>
        <w:t>, 71–78.</w:t>
      </w:r>
    </w:p>
    <w:p w14:paraId="05CA08BB" w14:textId="77777777" w:rsidR="006D7443" w:rsidRPr="006D7443" w:rsidRDefault="006D7443" w:rsidP="006D7443">
      <w:pPr>
        <w:pStyle w:val="Bibliography"/>
        <w:rPr>
          <w:rFonts w:ascii="Calibri" w:hAnsi="Calibri"/>
        </w:rPr>
      </w:pPr>
      <w:r w:rsidRPr="006D7443">
        <w:rPr>
          <w:rFonts w:ascii="Calibri" w:hAnsi="Calibri"/>
        </w:rPr>
        <w:t xml:space="preserve">Genet, H., </w:t>
      </w:r>
      <w:proofErr w:type="spellStart"/>
      <w:r w:rsidRPr="006D7443">
        <w:rPr>
          <w:rFonts w:ascii="Calibri" w:hAnsi="Calibri"/>
        </w:rPr>
        <w:t>Bréda</w:t>
      </w:r>
      <w:proofErr w:type="spellEnd"/>
      <w:r w:rsidRPr="006D7443">
        <w:rPr>
          <w:rFonts w:ascii="Calibri" w:hAnsi="Calibri"/>
        </w:rPr>
        <w:t xml:space="preserve">, N. &amp; </w:t>
      </w:r>
      <w:proofErr w:type="spellStart"/>
      <w:r w:rsidRPr="006D7443">
        <w:rPr>
          <w:rFonts w:ascii="Calibri" w:hAnsi="Calibri"/>
        </w:rPr>
        <w:t>Dufrêne</w:t>
      </w:r>
      <w:proofErr w:type="spellEnd"/>
      <w:r w:rsidRPr="006D7443">
        <w:rPr>
          <w:rFonts w:ascii="Calibri" w:hAnsi="Calibri"/>
        </w:rPr>
        <w:t>, E. (2010) Age-related variation in carbon allocation at tree and stand scales in beech (</w:t>
      </w:r>
      <w:r w:rsidRPr="006D7443">
        <w:rPr>
          <w:rFonts w:ascii="Calibri" w:hAnsi="Calibri"/>
          <w:i/>
          <w:iCs/>
        </w:rPr>
        <w:t>Fagus sylvatica</w:t>
      </w:r>
      <w:r w:rsidRPr="006D7443">
        <w:rPr>
          <w:rFonts w:ascii="Calibri" w:hAnsi="Calibri"/>
        </w:rPr>
        <w:t xml:space="preserve"> L.) and sessile oak (</w:t>
      </w:r>
      <w:proofErr w:type="spellStart"/>
      <w:r w:rsidRPr="006D7443">
        <w:rPr>
          <w:rFonts w:ascii="Calibri" w:hAnsi="Calibri"/>
          <w:i/>
          <w:iCs/>
        </w:rPr>
        <w:t>Quercus</w:t>
      </w:r>
      <w:proofErr w:type="spellEnd"/>
      <w:r w:rsidRPr="006D7443">
        <w:rPr>
          <w:rFonts w:ascii="Calibri" w:hAnsi="Calibri"/>
          <w:i/>
          <w:iCs/>
        </w:rPr>
        <w:t xml:space="preserve"> </w:t>
      </w:r>
      <w:proofErr w:type="spellStart"/>
      <w:r w:rsidRPr="006D7443">
        <w:rPr>
          <w:rFonts w:ascii="Calibri" w:hAnsi="Calibri"/>
          <w:i/>
          <w:iCs/>
        </w:rPr>
        <w:t>petraea</w:t>
      </w:r>
      <w:proofErr w:type="spellEnd"/>
      <w:r w:rsidRPr="006D7443">
        <w:rPr>
          <w:rFonts w:ascii="Calibri" w:hAnsi="Calibri"/>
        </w:rPr>
        <w:t xml:space="preserve"> (Matt.) </w:t>
      </w:r>
      <w:proofErr w:type="spellStart"/>
      <w:r w:rsidRPr="006D7443">
        <w:rPr>
          <w:rFonts w:ascii="Calibri" w:hAnsi="Calibri"/>
        </w:rPr>
        <w:t>Liebl</w:t>
      </w:r>
      <w:proofErr w:type="spellEnd"/>
      <w:r w:rsidRPr="006D7443">
        <w:rPr>
          <w:rFonts w:ascii="Calibri" w:hAnsi="Calibri"/>
        </w:rPr>
        <w:t xml:space="preserve">.) using a </w:t>
      </w:r>
      <w:proofErr w:type="spellStart"/>
      <w:r w:rsidRPr="006D7443">
        <w:rPr>
          <w:rFonts w:ascii="Calibri" w:hAnsi="Calibri"/>
        </w:rPr>
        <w:t>chronosequence</w:t>
      </w:r>
      <w:proofErr w:type="spellEnd"/>
      <w:r w:rsidRPr="006D7443">
        <w:rPr>
          <w:rFonts w:ascii="Calibri" w:hAnsi="Calibri"/>
        </w:rPr>
        <w:t xml:space="preserve"> approach. </w:t>
      </w:r>
      <w:r w:rsidRPr="006D7443">
        <w:rPr>
          <w:rFonts w:ascii="Calibri" w:hAnsi="Calibri"/>
          <w:i/>
          <w:iCs/>
        </w:rPr>
        <w:t>Tree Physiology</w:t>
      </w:r>
      <w:r w:rsidRPr="006D7443">
        <w:rPr>
          <w:rFonts w:ascii="Calibri" w:hAnsi="Calibri"/>
        </w:rPr>
        <w:t xml:space="preserve">, </w:t>
      </w:r>
      <w:r w:rsidRPr="006D7443">
        <w:rPr>
          <w:rFonts w:ascii="Calibri" w:hAnsi="Calibri"/>
          <w:b/>
          <w:bCs/>
        </w:rPr>
        <w:t>30</w:t>
      </w:r>
      <w:r w:rsidRPr="006D7443">
        <w:rPr>
          <w:rFonts w:ascii="Calibri" w:hAnsi="Calibri"/>
        </w:rPr>
        <w:t>, 177–192.</w:t>
      </w:r>
    </w:p>
    <w:p w14:paraId="32BD9040" w14:textId="77777777" w:rsidR="006D7443" w:rsidRPr="006D7443" w:rsidRDefault="006D7443" w:rsidP="006D7443">
      <w:pPr>
        <w:pStyle w:val="Bibliography"/>
        <w:rPr>
          <w:rFonts w:ascii="Calibri" w:hAnsi="Calibri"/>
        </w:rPr>
      </w:pPr>
      <w:r w:rsidRPr="006D7443">
        <w:rPr>
          <w:rFonts w:ascii="Calibri" w:hAnsi="Calibri"/>
        </w:rPr>
        <w:t xml:space="preserve">Gower, S.T., </w:t>
      </w:r>
      <w:proofErr w:type="spellStart"/>
      <w:r w:rsidRPr="006D7443">
        <w:rPr>
          <w:rFonts w:ascii="Calibri" w:hAnsi="Calibri"/>
        </w:rPr>
        <w:t>McMurtrie</w:t>
      </w:r>
      <w:proofErr w:type="spellEnd"/>
      <w:r w:rsidRPr="006D7443">
        <w:rPr>
          <w:rFonts w:ascii="Calibri" w:hAnsi="Calibri"/>
        </w:rPr>
        <w:t xml:space="preserve">, R.E. &amp; </w:t>
      </w:r>
      <w:proofErr w:type="spellStart"/>
      <w:r w:rsidRPr="006D7443">
        <w:rPr>
          <w:rFonts w:ascii="Calibri" w:hAnsi="Calibri"/>
        </w:rPr>
        <w:t>Murty</w:t>
      </w:r>
      <w:proofErr w:type="spellEnd"/>
      <w:r w:rsidRPr="006D7443">
        <w:rPr>
          <w:rFonts w:ascii="Calibri" w:hAnsi="Calibri"/>
        </w:rPr>
        <w:t xml:space="preserve">, D. (1996) </w:t>
      </w:r>
      <w:proofErr w:type="gramStart"/>
      <w:r w:rsidRPr="006D7443">
        <w:rPr>
          <w:rFonts w:ascii="Calibri" w:hAnsi="Calibri"/>
        </w:rPr>
        <w:t>Aboveground</w:t>
      </w:r>
      <w:proofErr w:type="gramEnd"/>
      <w:r w:rsidRPr="006D7443">
        <w:rPr>
          <w:rFonts w:ascii="Calibri" w:hAnsi="Calibri"/>
        </w:rPr>
        <w:t xml:space="preserve"> net primary production decline with stand age: potential causes. </w:t>
      </w:r>
      <w:r w:rsidRPr="006D7443">
        <w:rPr>
          <w:rFonts w:ascii="Calibri" w:hAnsi="Calibri"/>
          <w:i/>
          <w:iCs/>
        </w:rPr>
        <w:t>Trends in Ecology &amp; Evolution</w:t>
      </w:r>
      <w:r w:rsidRPr="006D7443">
        <w:rPr>
          <w:rFonts w:ascii="Calibri" w:hAnsi="Calibri"/>
        </w:rPr>
        <w:t xml:space="preserve">, </w:t>
      </w:r>
      <w:r w:rsidRPr="006D7443">
        <w:rPr>
          <w:rFonts w:ascii="Calibri" w:hAnsi="Calibri"/>
          <w:b/>
          <w:bCs/>
        </w:rPr>
        <w:t>11</w:t>
      </w:r>
      <w:r w:rsidRPr="006D7443">
        <w:rPr>
          <w:rFonts w:ascii="Calibri" w:hAnsi="Calibri"/>
        </w:rPr>
        <w:t>, 378–382.</w:t>
      </w:r>
    </w:p>
    <w:p w14:paraId="2D53C86F" w14:textId="77777777" w:rsidR="006D7443" w:rsidRPr="006D7443" w:rsidRDefault="006D7443" w:rsidP="006D7443">
      <w:pPr>
        <w:pStyle w:val="Bibliography"/>
        <w:rPr>
          <w:rFonts w:ascii="Calibri" w:hAnsi="Calibri"/>
        </w:rPr>
      </w:pPr>
      <w:proofErr w:type="spellStart"/>
      <w:r w:rsidRPr="006D7443">
        <w:rPr>
          <w:rFonts w:ascii="Calibri" w:hAnsi="Calibri"/>
        </w:rPr>
        <w:t>Kashian</w:t>
      </w:r>
      <w:proofErr w:type="spellEnd"/>
      <w:r w:rsidRPr="006D7443">
        <w:rPr>
          <w:rFonts w:ascii="Calibri" w:hAnsi="Calibri"/>
        </w:rPr>
        <w:t xml:space="preserve">, D.M., Turner, M.G. &amp; </w:t>
      </w:r>
      <w:proofErr w:type="spellStart"/>
      <w:r w:rsidRPr="006D7443">
        <w:rPr>
          <w:rFonts w:ascii="Calibri" w:hAnsi="Calibri"/>
        </w:rPr>
        <w:t>Romme</w:t>
      </w:r>
      <w:proofErr w:type="spellEnd"/>
      <w:r w:rsidRPr="006D7443">
        <w:rPr>
          <w:rFonts w:ascii="Calibri" w:hAnsi="Calibri"/>
        </w:rPr>
        <w:t xml:space="preserve">, W.H. (2005) Variability in leaf area and </w:t>
      </w:r>
      <w:proofErr w:type="spellStart"/>
      <w:r w:rsidRPr="006D7443">
        <w:rPr>
          <w:rFonts w:ascii="Calibri" w:hAnsi="Calibri"/>
        </w:rPr>
        <w:t>stemwood</w:t>
      </w:r>
      <w:proofErr w:type="spellEnd"/>
      <w:r w:rsidRPr="006D7443">
        <w:rPr>
          <w:rFonts w:ascii="Calibri" w:hAnsi="Calibri"/>
        </w:rPr>
        <w:t xml:space="preserve"> increment along a 300-year </w:t>
      </w:r>
      <w:proofErr w:type="spellStart"/>
      <w:r w:rsidRPr="006D7443">
        <w:rPr>
          <w:rFonts w:ascii="Calibri" w:hAnsi="Calibri"/>
        </w:rPr>
        <w:t>lodgepole</w:t>
      </w:r>
      <w:proofErr w:type="spellEnd"/>
      <w:r w:rsidRPr="006D7443">
        <w:rPr>
          <w:rFonts w:ascii="Calibri" w:hAnsi="Calibri"/>
        </w:rPr>
        <w:t xml:space="preserve"> pine </w:t>
      </w:r>
      <w:proofErr w:type="spellStart"/>
      <w:r w:rsidRPr="006D7443">
        <w:rPr>
          <w:rFonts w:ascii="Calibri" w:hAnsi="Calibri"/>
        </w:rPr>
        <w:t>chronosequence</w:t>
      </w:r>
      <w:proofErr w:type="spellEnd"/>
      <w:r w:rsidRPr="006D7443">
        <w:rPr>
          <w:rFonts w:ascii="Calibri" w:hAnsi="Calibri"/>
        </w:rPr>
        <w:t xml:space="preserve">. </w:t>
      </w:r>
      <w:r w:rsidRPr="006D7443">
        <w:rPr>
          <w:rFonts w:ascii="Calibri" w:hAnsi="Calibri"/>
          <w:i/>
          <w:iCs/>
        </w:rPr>
        <w:t>Ecosystems</w:t>
      </w:r>
      <w:r w:rsidRPr="006D7443">
        <w:rPr>
          <w:rFonts w:ascii="Calibri" w:hAnsi="Calibri"/>
        </w:rPr>
        <w:t xml:space="preserve">, </w:t>
      </w:r>
      <w:r w:rsidRPr="006D7443">
        <w:rPr>
          <w:rFonts w:ascii="Calibri" w:hAnsi="Calibri"/>
          <w:b/>
          <w:bCs/>
        </w:rPr>
        <w:t>8</w:t>
      </w:r>
      <w:r w:rsidRPr="006D7443">
        <w:rPr>
          <w:rFonts w:ascii="Calibri" w:hAnsi="Calibri"/>
        </w:rPr>
        <w:t>, 48–61.</w:t>
      </w:r>
    </w:p>
    <w:p w14:paraId="023D145C" w14:textId="77777777" w:rsidR="006D7443" w:rsidRPr="006D7443" w:rsidRDefault="006D7443" w:rsidP="006D7443">
      <w:pPr>
        <w:pStyle w:val="Bibliography"/>
        <w:rPr>
          <w:rFonts w:ascii="Calibri" w:hAnsi="Calibri"/>
        </w:rPr>
      </w:pPr>
      <w:r w:rsidRPr="006D7443">
        <w:rPr>
          <w:rFonts w:ascii="Calibri" w:hAnsi="Calibri"/>
        </w:rPr>
        <w:t xml:space="preserve">King, D. &amp; </w:t>
      </w:r>
      <w:proofErr w:type="spellStart"/>
      <w:r w:rsidRPr="006D7443">
        <w:rPr>
          <w:rFonts w:ascii="Calibri" w:hAnsi="Calibri"/>
        </w:rPr>
        <w:t>Roughgarden</w:t>
      </w:r>
      <w:proofErr w:type="spellEnd"/>
      <w:r w:rsidRPr="006D7443">
        <w:rPr>
          <w:rFonts w:ascii="Calibri" w:hAnsi="Calibri"/>
        </w:rPr>
        <w:t xml:space="preserve">, J. (1982) Graded allocation between vegetative and reproductive growth for annual plants in growing seasons of random length. </w:t>
      </w:r>
      <w:r w:rsidRPr="006D7443">
        <w:rPr>
          <w:rFonts w:ascii="Calibri" w:hAnsi="Calibri"/>
          <w:i/>
          <w:iCs/>
        </w:rPr>
        <w:t>Theoretical Population Biology</w:t>
      </w:r>
      <w:r w:rsidRPr="006D7443">
        <w:rPr>
          <w:rFonts w:ascii="Calibri" w:hAnsi="Calibri"/>
        </w:rPr>
        <w:t xml:space="preserve">, </w:t>
      </w:r>
      <w:r w:rsidRPr="006D7443">
        <w:rPr>
          <w:rFonts w:ascii="Calibri" w:hAnsi="Calibri"/>
          <w:b/>
          <w:bCs/>
        </w:rPr>
        <w:t>22</w:t>
      </w:r>
      <w:r w:rsidRPr="006D7443">
        <w:rPr>
          <w:rFonts w:ascii="Calibri" w:hAnsi="Calibri"/>
        </w:rPr>
        <w:t>, 1–16.</w:t>
      </w:r>
    </w:p>
    <w:p w14:paraId="7C42AC37" w14:textId="77777777" w:rsidR="006D7443" w:rsidRPr="006D7443" w:rsidRDefault="006D7443" w:rsidP="006D7443">
      <w:pPr>
        <w:pStyle w:val="Bibliography"/>
        <w:rPr>
          <w:rFonts w:ascii="Calibri" w:hAnsi="Calibri"/>
        </w:rPr>
      </w:pPr>
      <w:proofErr w:type="spellStart"/>
      <w:r w:rsidRPr="006D7443">
        <w:rPr>
          <w:rFonts w:ascii="Calibri" w:hAnsi="Calibri"/>
        </w:rPr>
        <w:t>Kohyama</w:t>
      </w:r>
      <w:proofErr w:type="spellEnd"/>
      <w:r w:rsidRPr="006D7443">
        <w:rPr>
          <w:rFonts w:ascii="Calibri" w:hAnsi="Calibri"/>
        </w:rPr>
        <w:t xml:space="preserve">, T. (1982) Studies on the </w:t>
      </w:r>
      <w:proofErr w:type="spellStart"/>
      <w:r w:rsidRPr="006D7443">
        <w:rPr>
          <w:rFonts w:ascii="Calibri" w:hAnsi="Calibri"/>
          <w:i/>
          <w:iCs/>
        </w:rPr>
        <w:t>Abies</w:t>
      </w:r>
      <w:proofErr w:type="spellEnd"/>
      <w:r w:rsidRPr="006D7443">
        <w:rPr>
          <w:rFonts w:ascii="Calibri" w:hAnsi="Calibri"/>
        </w:rPr>
        <w:t xml:space="preserve"> population of Mt. </w:t>
      </w:r>
      <w:proofErr w:type="spellStart"/>
      <w:r w:rsidRPr="006D7443">
        <w:rPr>
          <w:rFonts w:ascii="Calibri" w:hAnsi="Calibri"/>
        </w:rPr>
        <w:t>Shimagare</w:t>
      </w:r>
      <w:proofErr w:type="spellEnd"/>
      <w:r w:rsidRPr="006D7443">
        <w:rPr>
          <w:rFonts w:ascii="Calibri" w:hAnsi="Calibri"/>
        </w:rPr>
        <w:t xml:space="preserve"> II. Reproductive and life history traits. </w:t>
      </w:r>
      <w:r w:rsidRPr="006D7443">
        <w:rPr>
          <w:rFonts w:ascii="Calibri" w:hAnsi="Calibri"/>
          <w:i/>
          <w:iCs/>
        </w:rPr>
        <w:t>The Botanical Magazine Tokyo</w:t>
      </w:r>
      <w:r w:rsidRPr="006D7443">
        <w:rPr>
          <w:rFonts w:ascii="Calibri" w:hAnsi="Calibri"/>
        </w:rPr>
        <w:t xml:space="preserve">, </w:t>
      </w:r>
      <w:r w:rsidRPr="006D7443">
        <w:rPr>
          <w:rFonts w:ascii="Calibri" w:hAnsi="Calibri"/>
          <w:b/>
          <w:bCs/>
        </w:rPr>
        <w:t>95</w:t>
      </w:r>
      <w:r w:rsidRPr="006D7443">
        <w:rPr>
          <w:rFonts w:ascii="Calibri" w:hAnsi="Calibri"/>
        </w:rPr>
        <w:t>, 167–181.</w:t>
      </w:r>
    </w:p>
    <w:p w14:paraId="24D5ACED" w14:textId="77777777" w:rsidR="006D7443" w:rsidRPr="006D7443" w:rsidRDefault="006D7443" w:rsidP="006D7443">
      <w:pPr>
        <w:pStyle w:val="Bibliography"/>
        <w:rPr>
          <w:rFonts w:ascii="Calibri" w:hAnsi="Calibri"/>
        </w:rPr>
      </w:pPr>
      <w:r w:rsidRPr="006D7443">
        <w:rPr>
          <w:rFonts w:ascii="Calibri" w:hAnsi="Calibri"/>
        </w:rPr>
        <w:lastRenderedPageBreak/>
        <w:t xml:space="preserve">Kozlowski, J. (1992) </w:t>
      </w:r>
      <w:proofErr w:type="gramStart"/>
      <w:r w:rsidRPr="006D7443">
        <w:rPr>
          <w:rFonts w:ascii="Calibri" w:hAnsi="Calibri"/>
        </w:rPr>
        <w:t>Optimal</w:t>
      </w:r>
      <w:proofErr w:type="gramEnd"/>
      <w:r w:rsidRPr="006D7443">
        <w:rPr>
          <w:rFonts w:ascii="Calibri" w:hAnsi="Calibri"/>
        </w:rPr>
        <w:t xml:space="preserve"> allocation of resources to growth and reproduction: Implications for age and size at maturity. </w:t>
      </w:r>
      <w:r w:rsidRPr="006D7443">
        <w:rPr>
          <w:rFonts w:ascii="Calibri" w:hAnsi="Calibri"/>
          <w:i/>
          <w:iCs/>
        </w:rPr>
        <w:t>Trends in Ecology &amp; Evolution</w:t>
      </w:r>
      <w:r w:rsidRPr="006D7443">
        <w:rPr>
          <w:rFonts w:ascii="Calibri" w:hAnsi="Calibri"/>
        </w:rPr>
        <w:t xml:space="preserve">, </w:t>
      </w:r>
      <w:r w:rsidRPr="006D7443">
        <w:rPr>
          <w:rFonts w:ascii="Calibri" w:hAnsi="Calibri"/>
          <w:b/>
          <w:bCs/>
        </w:rPr>
        <w:t>7</w:t>
      </w:r>
      <w:r w:rsidRPr="006D7443">
        <w:rPr>
          <w:rFonts w:ascii="Calibri" w:hAnsi="Calibri"/>
        </w:rPr>
        <w:t>, 15–19.</w:t>
      </w:r>
    </w:p>
    <w:p w14:paraId="3457BCB7" w14:textId="77777777" w:rsidR="006D7443" w:rsidRPr="006D7443" w:rsidRDefault="006D7443" w:rsidP="006D7443">
      <w:pPr>
        <w:pStyle w:val="Bibliography"/>
        <w:rPr>
          <w:rFonts w:ascii="Calibri" w:hAnsi="Calibri"/>
        </w:rPr>
      </w:pPr>
      <w:proofErr w:type="spellStart"/>
      <w:r w:rsidRPr="006D7443">
        <w:rPr>
          <w:rFonts w:ascii="Calibri" w:hAnsi="Calibri"/>
        </w:rPr>
        <w:t>Lehtonen</w:t>
      </w:r>
      <w:proofErr w:type="spellEnd"/>
      <w:r w:rsidRPr="006D7443">
        <w:rPr>
          <w:rFonts w:ascii="Calibri" w:hAnsi="Calibri"/>
        </w:rPr>
        <w:t xml:space="preserve">, A.A., </w:t>
      </w:r>
      <w:proofErr w:type="spellStart"/>
      <w:r w:rsidRPr="006D7443">
        <w:rPr>
          <w:rFonts w:ascii="Calibri" w:hAnsi="Calibri"/>
        </w:rPr>
        <w:t>Sievänen</w:t>
      </w:r>
      <w:proofErr w:type="spellEnd"/>
      <w:r w:rsidRPr="006D7443">
        <w:rPr>
          <w:rFonts w:ascii="Calibri" w:hAnsi="Calibri"/>
        </w:rPr>
        <w:t xml:space="preserve">, R.A., </w:t>
      </w:r>
      <w:proofErr w:type="spellStart"/>
      <w:r w:rsidRPr="006D7443">
        <w:rPr>
          <w:rFonts w:ascii="Calibri" w:hAnsi="Calibri"/>
        </w:rPr>
        <w:t>Mäkelä</w:t>
      </w:r>
      <w:proofErr w:type="spellEnd"/>
      <w:r w:rsidRPr="006D7443">
        <w:rPr>
          <w:rFonts w:ascii="Calibri" w:hAnsi="Calibri"/>
        </w:rPr>
        <w:t xml:space="preserve">, A.B. &amp; </w:t>
      </w:r>
      <w:proofErr w:type="spellStart"/>
      <w:r w:rsidRPr="006D7443">
        <w:rPr>
          <w:rFonts w:ascii="Calibri" w:hAnsi="Calibri"/>
        </w:rPr>
        <w:t>Mäkipää</w:t>
      </w:r>
      <w:proofErr w:type="spellEnd"/>
      <w:r w:rsidRPr="006D7443">
        <w:rPr>
          <w:rFonts w:ascii="Calibri" w:hAnsi="Calibri"/>
        </w:rPr>
        <w:t xml:space="preserve">, R.C. (2004) Potential </w:t>
      </w:r>
      <w:proofErr w:type="spellStart"/>
      <w:r w:rsidRPr="006D7443">
        <w:rPr>
          <w:rFonts w:ascii="Calibri" w:hAnsi="Calibri"/>
        </w:rPr>
        <w:t>litterfall</w:t>
      </w:r>
      <w:proofErr w:type="spellEnd"/>
      <w:r w:rsidRPr="006D7443">
        <w:rPr>
          <w:rFonts w:ascii="Calibri" w:hAnsi="Calibri"/>
        </w:rPr>
        <w:t xml:space="preserve"> of Scots pine branches in southern Finland. </w:t>
      </w:r>
      <w:r w:rsidRPr="006D7443">
        <w:rPr>
          <w:rFonts w:ascii="Calibri" w:hAnsi="Calibri"/>
          <w:i/>
          <w:iCs/>
        </w:rPr>
        <w:t>Ecological Modelling</w:t>
      </w:r>
      <w:r w:rsidRPr="006D7443">
        <w:rPr>
          <w:rFonts w:ascii="Calibri" w:hAnsi="Calibri"/>
        </w:rPr>
        <w:t xml:space="preserve">, </w:t>
      </w:r>
      <w:r w:rsidRPr="006D7443">
        <w:rPr>
          <w:rFonts w:ascii="Calibri" w:hAnsi="Calibri"/>
          <w:b/>
          <w:bCs/>
        </w:rPr>
        <w:t>180</w:t>
      </w:r>
      <w:r w:rsidRPr="006D7443">
        <w:rPr>
          <w:rFonts w:ascii="Calibri" w:hAnsi="Calibri"/>
        </w:rPr>
        <w:t>, 305–315.</w:t>
      </w:r>
    </w:p>
    <w:p w14:paraId="24EF904C" w14:textId="77777777" w:rsidR="006D7443" w:rsidRPr="006D7443" w:rsidRDefault="006D7443" w:rsidP="006D7443">
      <w:pPr>
        <w:pStyle w:val="Bibliography"/>
        <w:rPr>
          <w:rFonts w:ascii="Calibri" w:hAnsi="Calibri"/>
        </w:rPr>
      </w:pPr>
      <w:r w:rsidRPr="006D7443">
        <w:rPr>
          <w:rFonts w:ascii="Calibri" w:hAnsi="Calibri"/>
        </w:rPr>
        <w:t>Liu, W., Fox, J.E.D. &amp; Xu, Z. (2002) Biomass and nutrient accumulation in montane evergreen broad-leaved forest (</w:t>
      </w:r>
      <w:proofErr w:type="spellStart"/>
      <w:r w:rsidRPr="006D7443">
        <w:rPr>
          <w:rFonts w:ascii="Calibri" w:hAnsi="Calibri"/>
        </w:rPr>
        <w:t>Lithocarpus</w:t>
      </w:r>
      <w:proofErr w:type="spellEnd"/>
      <w:r w:rsidRPr="006D7443">
        <w:rPr>
          <w:rFonts w:ascii="Calibri" w:hAnsi="Calibri"/>
        </w:rPr>
        <w:t xml:space="preserve"> </w:t>
      </w:r>
      <w:proofErr w:type="spellStart"/>
      <w:r w:rsidRPr="006D7443">
        <w:rPr>
          <w:rFonts w:ascii="Calibri" w:hAnsi="Calibri"/>
        </w:rPr>
        <w:t>xylocarpus</w:t>
      </w:r>
      <w:proofErr w:type="spellEnd"/>
      <w:r w:rsidRPr="006D7443">
        <w:rPr>
          <w:rFonts w:ascii="Calibri" w:hAnsi="Calibri"/>
        </w:rPr>
        <w:t xml:space="preserve"> type) in </w:t>
      </w:r>
      <w:proofErr w:type="spellStart"/>
      <w:r w:rsidRPr="006D7443">
        <w:rPr>
          <w:rFonts w:ascii="Calibri" w:hAnsi="Calibri"/>
        </w:rPr>
        <w:t>Ailao</w:t>
      </w:r>
      <w:proofErr w:type="spellEnd"/>
      <w:r w:rsidRPr="006D7443">
        <w:rPr>
          <w:rFonts w:ascii="Calibri" w:hAnsi="Calibri"/>
        </w:rPr>
        <w:t xml:space="preserve"> Mountains, SW China. </w:t>
      </w:r>
      <w:r w:rsidRPr="006D7443">
        <w:rPr>
          <w:rFonts w:ascii="Calibri" w:hAnsi="Calibri"/>
          <w:i/>
          <w:iCs/>
        </w:rPr>
        <w:t>Forest Ecology and Management</w:t>
      </w:r>
      <w:r w:rsidRPr="006D7443">
        <w:rPr>
          <w:rFonts w:ascii="Calibri" w:hAnsi="Calibri"/>
        </w:rPr>
        <w:t xml:space="preserve">, </w:t>
      </w:r>
      <w:r w:rsidRPr="006D7443">
        <w:rPr>
          <w:rFonts w:ascii="Calibri" w:hAnsi="Calibri"/>
          <w:b/>
          <w:bCs/>
        </w:rPr>
        <w:t>1</w:t>
      </w:r>
      <w:r w:rsidRPr="006D7443">
        <w:rPr>
          <w:rFonts w:ascii="Calibri" w:hAnsi="Calibri"/>
        </w:rPr>
        <w:t>–</w:t>
      </w:r>
      <w:r w:rsidRPr="006D7443">
        <w:rPr>
          <w:rFonts w:ascii="Calibri" w:hAnsi="Calibri"/>
          <w:b/>
          <w:bCs/>
        </w:rPr>
        <w:t>3</w:t>
      </w:r>
      <w:r w:rsidRPr="006D7443">
        <w:rPr>
          <w:rFonts w:ascii="Calibri" w:hAnsi="Calibri"/>
        </w:rPr>
        <w:t>, 223–235.</w:t>
      </w:r>
    </w:p>
    <w:p w14:paraId="157F88F5" w14:textId="77777777" w:rsidR="006D7443" w:rsidRPr="006D7443" w:rsidRDefault="006D7443" w:rsidP="006D7443">
      <w:pPr>
        <w:pStyle w:val="Bibliography"/>
        <w:rPr>
          <w:rFonts w:ascii="Calibri" w:hAnsi="Calibri"/>
        </w:rPr>
      </w:pPr>
      <w:proofErr w:type="spellStart"/>
      <w:r w:rsidRPr="006D7443">
        <w:rPr>
          <w:rFonts w:ascii="Calibri" w:hAnsi="Calibri"/>
        </w:rPr>
        <w:t>Mäkelä</w:t>
      </w:r>
      <w:proofErr w:type="spellEnd"/>
      <w:r w:rsidRPr="006D7443">
        <w:rPr>
          <w:rFonts w:ascii="Calibri" w:hAnsi="Calibri"/>
        </w:rPr>
        <w:t xml:space="preserve">, A. (1997) </w:t>
      </w:r>
      <w:proofErr w:type="gramStart"/>
      <w:r w:rsidRPr="006D7443">
        <w:rPr>
          <w:rFonts w:ascii="Calibri" w:hAnsi="Calibri"/>
        </w:rPr>
        <w:t>A</w:t>
      </w:r>
      <w:proofErr w:type="gramEnd"/>
      <w:r w:rsidRPr="006D7443">
        <w:rPr>
          <w:rFonts w:ascii="Calibri" w:hAnsi="Calibri"/>
        </w:rPr>
        <w:t xml:space="preserve"> carbon balance model of growth and self-pruning in trees based on structural relationships. </w:t>
      </w:r>
      <w:r w:rsidRPr="006D7443">
        <w:rPr>
          <w:rFonts w:ascii="Calibri" w:hAnsi="Calibri"/>
          <w:i/>
          <w:iCs/>
        </w:rPr>
        <w:t>Forest Science</w:t>
      </w:r>
      <w:r w:rsidRPr="006D7443">
        <w:rPr>
          <w:rFonts w:ascii="Calibri" w:hAnsi="Calibri"/>
        </w:rPr>
        <w:t xml:space="preserve">, </w:t>
      </w:r>
      <w:r w:rsidRPr="006D7443">
        <w:rPr>
          <w:rFonts w:ascii="Calibri" w:hAnsi="Calibri"/>
          <w:b/>
          <w:bCs/>
        </w:rPr>
        <w:t>43</w:t>
      </w:r>
      <w:r w:rsidRPr="006D7443">
        <w:rPr>
          <w:rFonts w:ascii="Calibri" w:hAnsi="Calibri"/>
        </w:rPr>
        <w:t>, 7–24.</w:t>
      </w:r>
    </w:p>
    <w:p w14:paraId="58B5CE35" w14:textId="77777777" w:rsidR="006D7443" w:rsidRPr="006D7443" w:rsidRDefault="006D7443" w:rsidP="006D7443">
      <w:pPr>
        <w:pStyle w:val="Bibliography"/>
        <w:rPr>
          <w:rFonts w:ascii="Calibri" w:hAnsi="Calibri"/>
        </w:rPr>
      </w:pPr>
      <w:r w:rsidRPr="006D7443">
        <w:rPr>
          <w:rFonts w:ascii="Calibri" w:hAnsi="Calibri"/>
        </w:rPr>
        <w:t xml:space="preserve">Miller, T.E.X., </w:t>
      </w:r>
      <w:proofErr w:type="spellStart"/>
      <w:r w:rsidRPr="006D7443">
        <w:rPr>
          <w:rFonts w:ascii="Calibri" w:hAnsi="Calibri"/>
        </w:rPr>
        <w:t>Tenhumberg</w:t>
      </w:r>
      <w:proofErr w:type="spellEnd"/>
      <w:r w:rsidRPr="006D7443">
        <w:rPr>
          <w:rFonts w:ascii="Calibri" w:hAnsi="Calibri"/>
        </w:rPr>
        <w:t xml:space="preserve">, B. &amp; </w:t>
      </w:r>
      <w:proofErr w:type="spellStart"/>
      <w:r w:rsidRPr="006D7443">
        <w:rPr>
          <w:rFonts w:ascii="Calibri" w:hAnsi="Calibri"/>
        </w:rPr>
        <w:t>Louda</w:t>
      </w:r>
      <w:proofErr w:type="spellEnd"/>
      <w:r w:rsidRPr="006D7443">
        <w:rPr>
          <w:rFonts w:ascii="Calibri" w:hAnsi="Calibri"/>
        </w:rPr>
        <w:t xml:space="preserve">, S.M. (2008) Herbivore‐Mediated Ecological Costs of Reproduction Shape the Life History of an Iteroparous Plant. </w:t>
      </w:r>
      <w:r w:rsidRPr="006D7443">
        <w:rPr>
          <w:rFonts w:ascii="Calibri" w:hAnsi="Calibri"/>
          <w:i/>
          <w:iCs/>
        </w:rPr>
        <w:t>The American Naturalist</w:t>
      </w:r>
      <w:r w:rsidRPr="006D7443">
        <w:rPr>
          <w:rFonts w:ascii="Calibri" w:hAnsi="Calibri"/>
        </w:rPr>
        <w:t xml:space="preserve">, </w:t>
      </w:r>
      <w:r w:rsidRPr="006D7443">
        <w:rPr>
          <w:rFonts w:ascii="Calibri" w:hAnsi="Calibri"/>
          <w:b/>
          <w:bCs/>
        </w:rPr>
        <w:t>171</w:t>
      </w:r>
      <w:r w:rsidRPr="006D7443">
        <w:rPr>
          <w:rFonts w:ascii="Calibri" w:hAnsi="Calibri"/>
        </w:rPr>
        <w:t>, 141–149.</w:t>
      </w:r>
    </w:p>
    <w:p w14:paraId="51B4B1BA" w14:textId="77777777" w:rsidR="006D7443" w:rsidRPr="006D7443" w:rsidRDefault="006D7443" w:rsidP="006D7443">
      <w:pPr>
        <w:pStyle w:val="Bibliography"/>
        <w:rPr>
          <w:rFonts w:ascii="Calibri" w:hAnsi="Calibri"/>
        </w:rPr>
      </w:pPr>
      <w:proofErr w:type="spellStart"/>
      <w:r w:rsidRPr="006D7443">
        <w:rPr>
          <w:rFonts w:ascii="Calibri" w:hAnsi="Calibri"/>
        </w:rPr>
        <w:t>Nakashizuka</w:t>
      </w:r>
      <w:proofErr w:type="spellEnd"/>
      <w:r w:rsidRPr="006D7443">
        <w:rPr>
          <w:rFonts w:ascii="Calibri" w:hAnsi="Calibri"/>
        </w:rPr>
        <w:t xml:space="preserve">, T., Takahashi, Y. &amp; Kawaguchi, H. (1997) Production-dependent reproductive allocation of a tall tree species </w:t>
      </w:r>
      <w:proofErr w:type="spellStart"/>
      <w:r w:rsidRPr="006D7443">
        <w:rPr>
          <w:rFonts w:ascii="Calibri" w:hAnsi="Calibri"/>
          <w:i/>
          <w:iCs/>
        </w:rPr>
        <w:t>Quercus</w:t>
      </w:r>
      <w:proofErr w:type="spellEnd"/>
      <w:r w:rsidRPr="006D7443">
        <w:rPr>
          <w:rFonts w:ascii="Calibri" w:hAnsi="Calibri"/>
          <w:i/>
          <w:iCs/>
        </w:rPr>
        <w:t xml:space="preserve"> </w:t>
      </w:r>
      <w:proofErr w:type="spellStart"/>
      <w:r w:rsidRPr="006D7443">
        <w:rPr>
          <w:rFonts w:ascii="Calibri" w:hAnsi="Calibri"/>
          <w:i/>
          <w:iCs/>
        </w:rPr>
        <w:t>serrata</w:t>
      </w:r>
      <w:proofErr w:type="spellEnd"/>
      <w:r w:rsidRPr="006D7443">
        <w:rPr>
          <w:rFonts w:ascii="Calibri" w:hAnsi="Calibri"/>
        </w:rPr>
        <w:t xml:space="preserve">. </w:t>
      </w:r>
      <w:r w:rsidRPr="006D7443">
        <w:rPr>
          <w:rFonts w:ascii="Calibri" w:hAnsi="Calibri"/>
          <w:i/>
          <w:iCs/>
        </w:rPr>
        <w:t>Journal of Plant Research</w:t>
      </w:r>
      <w:r w:rsidRPr="006D7443">
        <w:rPr>
          <w:rFonts w:ascii="Calibri" w:hAnsi="Calibri"/>
        </w:rPr>
        <w:t xml:space="preserve">, </w:t>
      </w:r>
      <w:r w:rsidRPr="006D7443">
        <w:rPr>
          <w:rFonts w:ascii="Calibri" w:hAnsi="Calibri"/>
          <w:b/>
          <w:bCs/>
        </w:rPr>
        <w:t>110</w:t>
      </w:r>
      <w:r w:rsidRPr="006D7443">
        <w:rPr>
          <w:rFonts w:ascii="Calibri" w:hAnsi="Calibri"/>
        </w:rPr>
        <w:t>, 7–13.</w:t>
      </w:r>
    </w:p>
    <w:p w14:paraId="1C130AAF" w14:textId="77777777" w:rsidR="006D7443" w:rsidRPr="006D7443" w:rsidRDefault="006D7443" w:rsidP="006D7443">
      <w:pPr>
        <w:pStyle w:val="Bibliography"/>
        <w:rPr>
          <w:rFonts w:ascii="Calibri" w:hAnsi="Calibri"/>
        </w:rPr>
      </w:pPr>
      <w:proofErr w:type="spellStart"/>
      <w:r w:rsidRPr="006D7443">
        <w:rPr>
          <w:rFonts w:ascii="Calibri" w:hAnsi="Calibri"/>
        </w:rPr>
        <w:t>Niinemets</w:t>
      </w:r>
      <w:proofErr w:type="spellEnd"/>
      <w:r w:rsidRPr="006D7443">
        <w:rPr>
          <w:rFonts w:ascii="Calibri" w:hAnsi="Calibri"/>
        </w:rPr>
        <w:t xml:space="preserve">, U. (2002) Stomatal conductance alone does not explain the decline in foliar photosynthetic rates with increasing tree age and size in </w:t>
      </w:r>
      <w:proofErr w:type="spellStart"/>
      <w:r w:rsidRPr="006D7443">
        <w:rPr>
          <w:rFonts w:ascii="Calibri" w:hAnsi="Calibri"/>
          <w:i/>
          <w:iCs/>
        </w:rPr>
        <w:t>Picea</w:t>
      </w:r>
      <w:proofErr w:type="spellEnd"/>
      <w:r w:rsidRPr="006D7443">
        <w:rPr>
          <w:rFonts w:ascii="Calibri" w:hAnsi="Calibri"/>
          <w:i/>
          <w:iCs/>
        </w:rPr>
        <w:t xml:space="preserve"> </w:t>
      </w:r>
      <w:proofErr w:type="spellStart"/>
      <w:r w:rsidRPr="006D7443">
        <w:rPr>
          <w:rFonts w:ascii="Calibri" w:hAnsi="Calibri"/>
          <w:i/>
          <w:iCs/>
        </w:rPr>
        <w:t>abies</w:t>
      </w:r>
      <w:proofErr w:type="spellEnd"/>
      <w:r w:rsidRPr="006D7443">
        <w:rPr>
          <w:rFonts w:ascii="Calibri" w:hAnsi="Calibri"/>
        </w:rPr>
        <w:t xml:space="preserve"> and </w:t>
      </w:r>
      <w:proofErr w:type="spellStart"/>
      <w:r w:rsidRPr="006D7443">
        <w:rPr>
          <w:rFonts w:ascii="Calibri" w:hAnsi="Calibri"/>
          <w:i/>
          <w:iCs/>
        </w:rPr>
        <w:t>Pinus</w:t>
      </w:r>
      <w:proofErr w:type="spellEnd"/>
      <w:r w:rsidRPr="006D7443">
        <w:rPr>
          <w:rFonts w:ascii="Calibri" w:hAnsi="Calibri"/>
          <w:i/>
          <w:iCs/>
        </w:rPr>
        <w:t xml:space="preserve"> </w:t>
      </w:r>
      <w:proofErr w:type="spellStart"/>
      <w:r w:rsidRPr="006D7443">
        <w:rPr>
          <w:rFonts w:ascii="Calibri" w:hAnsi="Calibri"/>
          <w:i/>
          <w:iCs/>
        </w:rPr>
        <w:t>sylvestris</w:t>
      </w:r>
      <w:proofErr w:type="spellEnd"/>
      <w:r w:rsidRPr="006D7443">
        <w:rPr>
          <w:rFonts w:ascii="Calibri" w:hAnsi="Calibri"/>
        </w:rPr>
        <w:t xml:space="preserve">. </w:t>
      </w:r>
      <w:r w:rsidRPr="006D7443">
        <w:rPr>
          <w:rFonts w:ascii="Calibri" w:hAnsi="Calibri"/>
          <w:i/>
          <w:iCs/>
        </w:rPr>
        <w:t>Tree Physiology</w:t>
      </w:r>
      <w:r w:rsidRPr="006D7443">
        <w:rPr>
          <w:rFonts w:ascii="Calibri" w:hAnsi="Calibri"/>
        </w:rPr>
        <w:t xml:space="preserve">, </w:t>
      </w:r>
      <w:r w:rsidRPr="006D7443">
        <w:rPr>
          <w:rFonts w:ascii="Calibri" w:hAnsi="Calibri"/>
          <w:b/>
          <w:bCs/>
        </w:rPr>
        <w:t>22</w:t>
      </w:r>
      <w:r w:rsidRPr="006D7443">
        <w:rPr>
          <w:rFonts w:ascii="Calibri" w:hAnsi="Calibri"/>
        </w:rPr>
        <w:t>, 515–535.</w:t>
      </w:r>
    </w:p>
    <w:p w14:paraId="218D9472" w14:textId="77777777" w:rsidR="006D7443" w:rsidRPr="006D7443" w:rsidRDefault="006D7443" w:rsidP="006D7443">
      <w:pPr>
        <w:pStyle w:val="Bibliography"/>
        <w:rPr>
          <w:rFonts w:ascii="Calibri" w:hAnsi="Calibri"/>
        </w:rPr>
      </w:pPr>
      <w:r w:rsidRPr="006D7443">
        <w:rPr>
          <w:rFonts w:ascii="Calibri" w:hAnsi="Calibri"/>
        </w:rPr>
        <w:t xml:space="preserve">Nock, C.A., Caspersen, J.P. &amp; Thomas, S.C. (2008) </w:t>
      </w:r>
      <w:proofErr w:type="gramStart"/>
      <w:r w:rsidRPr="006D7443">
        <w:rPr>
          <w:rFonts w:ascii="Calibri" w:hAnsi="Calibri"/>
        </w:rPr>
        <w:t>Large</w:t>
      </w:r>
      <w:proofErr w:type="gramEnd"/>
      <w:r w:rsidRPr="006D7443">
        <w:rPr>
          <w:rFonts w:ascii="Calibri" w:hAnsi="Calibri"/>
        </w:rPr>
        <w:t xml:space="preserve"> ontogenetic declines in intra-crown leaf area index in two temperate deciduous tree species. </w:t>
      </w:r>
      <w:r w:rsidRPr="006D7443">
        <w:rPr>
          <w:rFonts w:ascii="Calibri" w:hAnsi="Calibri"/>
          <w:i/>
          <w:iCs/>
        </w:rPr>
        <w:t>Ecology</w:t>
      </w:r>
      <w:r w:rsidRPr="006D7443">
        <w:rPr>
          <w:rFonts w:ascii="Calibri" w:hAnsi="Calibri"/>
        </w:rPr>
        <w:t xml:space="preserve">, </w:t>
      </w:r>
      <w:r w:rsidRPr="006D7443">
        <w:rPr>
          <w:rFonts w:ascii="Calibri" w:hAnsi="Calibri"/>
          <w:b/>
          <w:bCs/>
        </w:rPr>
        <w:t>89</w:t>
      </w:r>
      <w:r w:rsidRPr="006D7443">
        <w:rPr>
          <w:rFonts w:ascii="Calibri" w:hAnsi="Calibri"/>
        </w:rPr>
        <w:t>, 744–753.</w:t>
      </w:r>
    </w:p>
    <w:p w14:paraId="4F84AE15" w14:textId="77777777" w:rsidR="006D7443" w:rsidRPr="006D7443" w:rsidRDefault="006D7443" w:rsidP="006D7443">
      <w:pPr>
        <w:pStyle w:val="Bibliography"/>
        <w:rPr>
          <w:rFonts w:ascii="Calibri" w:hAnsi="Calibri"/>
        </w:rPr>
      </w:pPr>
      <w:proofErr w:type="spellStart"/>
      <w:r w:rsidRPr="006D7443">
        <w:rPr>
          <w:rFonts w:ascii="Calibri" w:hAnsi="Calibri"/>
        </w:rPr>
        <w:t>Obeso</w:t>
      </w:r>
      <w:proofErr w:type="spellEnd"/>
      <w:r w:rsidRPr="006D7443">
        <w:rPr>
          <w:rFonts w:ascii="Calibri" w:hAnsi="Calibri"/>
        </w:rPr>
        <w:t xml:space="preserve">, J.R. (2002) </w:t>
      </w:r>
      <w:proofErr w:type="gramStart"/>
      <w:r w:rsidRPr="006D7443">
        <w:rPr>
          <w:rFonts w:ascii="Calibri" w:hAnsi="Calibri"/>
        </w:rPr>
        <w:t>The</w:t>
      </w:r>
      <w:proofErr w:type="gramEnd"/>
      <w:r w:rsidRPr="006D7443">
        <w:rPr>
          <w:rFonts w:ascii="Calibri" w:hAnsi="Calibri"/>
        </w:rPr>
        <w:t xml:space="preserve"> costs of reproduction in plants. </w:t>
      </w:r>
      <w:r w:rsidRPr="006D7443">
        <w:rPr>
          <w:rFonts w:ascii="Calibri" w:hAnsi="Calibri"/>
          <w:i/>
          <w:iCs/>
        </w:rPr>
        <w:t xml:space="preserve">New </w:t>
      </w:r>
      <w:proofErr w:type="spellStart"/>
      <w:r w:rsidRPr="006D7443">
        <w:rPr>
          <w:rFonts w:ascii="Calibri" w:hAnsi="Calibri"/>
          <w:i/>
          <w:iCs/>
        </w:rPr>
        <w:t>Phytologist</w:t>
      </w:r>
      <w:proofErr w:type="spellEnd"/>
      <w:r w:rsidRPr="006D7443">
        <w:rPr>
          <w:rFonts w:ascii="Calibri" w:hAnsi="Calibri"/>
        </w:rPr>
        <w:t xml:space="preserve">, </w:t>
      </w:r>
      <w:r w:rsidRPr="006D7443">
        <w:rPr>
          <w:rFonts w:ascii="Calibri" w:hAnsi="Calibri"/>
          <w:b/>
          <w:bCs/>
        </w:rPr>
        <w:t>155</w:t>
      </w:r>
      <w:r w:rsidRPr="006D7443">
        <w:rPr>
          <w:rFonts w:ascii="Calibri" w:hAnsi="Calibri"/>
        </w:rPr>
        <w:t>, 321–348.</w:t>
      </w:r>
    </w:p>
    <w:p w14:paraId="30173F36" w14:textId="77777777" w:rsidR="006D7443" w:rsidRPr="006D7443" w:rsidRDefault="006D7443" w:rsidP="006D7443">
      <w:pPr>
        <w:pStyle w:val="Bibliography"/>
        <w:rPr>
          <w:rFonts w:ascii="Calibri" w:hAnsi="Calibri"/>
        </w:rPr>
      </w:pPr>
      <w:proofErr w:type="spellStart"/>
      <w:r w:rsidRPr="006D7443">
        <w:rPr>
          <w:rFonts w:ascii="Calibri" w:hAnsi="Calibri"/>
        </w:rPr>
        <w:t>Primack</w:t>
      </w:r>
      <w:proofErr w:type="spellEnd"/>
      <w:r w:rsidRPr="006D7443">
        <w:rPr>
          <w:rFonts w:ascii="Calibri" w:hAnsi="Calibri"/>
        </w:rPr>
        <w:t xml:space="preserve">, R.B. (1987) Relationships </w:t>
      </w:r>
      <w:proofErr w:type="gramStart"/>
      <w:r w:rsidRPr="006D7443">
        <w:rPr>
          <w:rFonts w:ascii="Calibri" w:hAnsi="Calibri"/>
        </w:rPr>
        <w:t>Among</w:t>
      </w:r>
      <w:proofErr w:type="gramEnd"/>
      <w:r w:rsidRPr="006D7443">
        <w:rPr>
          <w:rFonts w:ascii="Calibri" w:hAnsi="Calibri"/>
        </w:rPr>
        <w:t xml:space="preserve"> Flowers, Fruits, and Seeds. </w:t>
      </w:r>
      <w:r w:rsidRPr="006D7443">
        <w:rPr>
          <w:rFonts w:ascii="Calibri" w:hAnsi="Calibri"/>
          <w:i/>
          <w:iCs/>
        </w:rPr>
        <w:t>Annual Review of Ecology and Systematics</w:t>
      </w:r>
      <w:r w:rsidRPr="006D7443">
        <w:rPr>
          <w:rFonts w:ascii="Calibri" w:hAnsi="Calibri"/>
        </w:rPr>
        <w:t xml:space="preserve">, </w:t>
      </w:r>
      <w:r w:rsidRPr="006D7443">
        <w:rPr>
          <w:rFonts w:ascii="Calibri" w:hAnsi="Calibri"/>
          <w:b/>
          <w:bCs/>
        </w:rPr>
        <w:t>18</w:t>
      </w:r>
      <w:r w:rsidRPr="006D7443">
        <w:rPr>
          <w:rFonts w:ascii="Calibri" w:hAnsi="Calibri"/>
        </w:rPr>
        <w:t>, 409–430.</w:t>
      </w:r>
    </w:p>
    <w:p w14:paraId="06E0BD75" w14:textId="77777777" w:rsidR="006D7443" w:rsidRPr="006D7443" w:rsidRDefault="006D7443" w:rsidP="006D7443">
      <w:pPr>
        <w:pStyle w:val="Bibliography"/>
        <w:rPr>
          <w:rFonts w:ascii="Calibri" w:hAnsi="Calibri"/>
        </w:rPr>
      </w:pPr>
      <w:r w:rsidRPr="006D7443">
        <w:rPr>
          <w:rFonts w:ascii="Calibri" w:hAnsi="Calibri"/>
        </w:rPr>
        <w:t xml:space="preserve">Pugliese, A. &amp; Kozlowski, J. (1990) Optimal patterns of growth and reproduction for perennial plants with persisting or not persisting vegetative parts. </w:t>
      </w:r>
      <w:r w:rsidRPr="006D7443">
        <w:rPr>
          <w:rFonts w:ascii="Calibri" w:hAnsi="Calibri"/>
          <w:i/>
          <w:iCs/>
        </w:rPr>
        <w:t>Evolutionary Ecology</w:t>
      </w:r>
      <w:r w:rsidRPr="006D7443">
        <w:rPr>
          <w:rFonts w:ascii="Calibri" w:hAnsi="Calibri"/>
        </w:rPr>
        <w:t xml:space="preserve">, </w:t>
      </w:r>
      <w:r w:rsidRPr="006D7443">
        <w:rPr>
          <w:rFonts w:ascii="Calibri" w:hAnsi="Calibri"/>
          <w:b/>
          <w:bCs/>
        </w:rPr>
        <w:t>4</w:t>
      </w:r>
      <w:r w:rsidRPr="006D7443">
        <w:rPr>
          <w:rFonts w:ascii="Calibri" w:hAnsi="Calibri"/>
        </w:rPr>
        <w:t>, 75–89.</w:t>
      </w:r>
    </w:p>
    <w:p w14:paraId="76D0E5E0" w14:textId="77777777" w:rsidR="006D7443" w:rsidRPr="006D7443" w:rsidRDefault="006D7443" w:rsidP="006D7443">
      <w:pPr>
        <w:pStyle w:val="Bibliography"/>
        <w:rPr>
          <w:rFonts w:ascii="Calibri" w:hAnsi="Calibri"/>
        </w:rPr>
      </w:pPr>
      <w:r w:rsidRPr="006D7443">
        <w:rPr>
          <w:rFonts w:ascii="Calibri" w:hAnsi="Calibri"/>
        </w:rPr>
        <w:t xml:space="preserve">Quinn, E.M. &amp; Thomas, S.C. (2015) Age-related Crown Thinning in Tropical Forest Trees. </w:t>
      </w:r>
      <w:proofErr w:type="spellStart"/>
      <w:r w:rsidRPr="006D7443">
        <w:rPr>
          <w:rFonts w:ascii="Calibri" w:hAnsi="Calibri"/>
          <w:i/>
          <w:iCs/>
        </w:rPr>
        <w:t>Biotropica</w:t>
      </w:r>
      <w:proofErr w:type="spellEnd"/>
      <w:r w:rsidRPr="006D7443">
        <w:rPr>
          <w:rFonts w:ascii="Calibri" w:hAnsi="Calibri"/>
        </w:rPr>
        <w:t xml:space="preserve">, </w:t>
      </w:r>
      <w:r w:rsidRPr="006D7443">
        <w:rPr>
          <w:rFonts w:ascii="Calibri" w:hAnsi="Calibri"/>
          <w:b/>
          <w:bCs/>
        </w:rPr>
        <w:t>47</w:t>
      </w:r>
      <w:r w:rsidRPr="006D7443">
        <w:rPr>
          <w:rFonts w:ascii="Calibri" w:hAnsi="Calibri"/>
        </w:rPr>
        <w:t>, 320–329.</w:t>
      </w:r>
    </w:p>
    <w:p w14:paraId="470FC14E" w14:textId="77777777" w:rsidR="006D7443" w:rsidRPr="006D7443" w:rsidRDefault="006D7443" w:rsidP="006D7443">
      <w:pPr>
        <w:pStyle w:val="Bibliography"/>
        <w:rPr>
          <w:rFonts w:ascii="Calibri" w:hAnsi="Calibri"/>
        </w:rPr>
      </w:pPr>
      <w:r w:rsidRPr="006D7443">
        <w:rPr>
          <w:rFonts w:ascii="Calibri" w:hAnsi="Calibri"/>
        </w:rPr>
        <w:t xml:space="preserve">Ryan, M.G., Binkley, D. &amp; Fownes, J. (1997) Age-related decline in forest productivity: Pattern and process. </w:t>
      </w:r>
      <w:r w:rsidRPr="006D7443">
        <w:rPr>
          <w:rFonts w:ascii="Calibri" w:hAnsi="Calibri"/>
          <w:i/>
          <w:iCs/>
        </w:rPr>
        <w:t>Advances in Ecological Research</w:t>
      </w:r>
      <w:r w:rsidRPr="006D7443">
        <w:rPr>
          <w:rFonts w:ascii="Calibri" w:hAnsi="Calibri"/>
        </w:rPr>
        <w:t xml:space="preserve">, </w:t>
      </w:r>
      <w:r w:rsidRPr="006D7443">
        <w:rPr>
          <w:rFonts w:ascii="Calibri" w:hAnsi="Calibri"/>
          <w:b/>
          <w:bCs/>
        </w:rPr>
        <w:t>27</w:t>
      </w:r>
      <w:r w:rsidRPr="006D7443">
        <w:rPr>
          <w:rFonts w:ascii="Calibri" w:hAnsi="Calibri"/>
        </w:rPr>
        <w:t>, 213–262.</w:t>
      </w:r>
    </w:p>
    <w:p w14:paraId="42779BC9" w14:textId="77777777" w:rsidR="006D7443" w:rsidRPr="006D7443" w:rsidRDefault="006D7443" w:rsidP="006D7443">
      <w:pPr>
        <w:pStyle w:val="Bibliography"/>
        <w:rPr>
          <w:rFonts w:ascii="Calibri" w:hAnsi="Calibri"/>
        </w:rPr>
      </w:pPr>
      <w:proofErr w:type="spellStart"/>
      <w:r w:rsidRPr="006D7443">
        <w:rPr>
          <w:rFonts w:ascii="Calibri" w:hAnsi="Calibri"/>
        </w:rPr>
        <w:t>Sheil</w:t>
      </w:r>
      <w:proofErr w:type="spellEnd"/>
      <w:r w:rsidRPr="006D7443">
        <w:rPr>
          <w:rFonts w:ascii="Calibri" w:hAnsi="Calibri"/>
        </w:rPr>
        <w:t xml:space="preserve">, D., </w:t>
      </w:r>
      <w:proofErr w:type="spellStart"/>
      <w:r w:rsidRPr="006D7443">
        <w:rPr>
          <w:rFonts w:ascii="Calibri" w:hAnsi="Calibri"/>
        </w:rPr>
        <w:t>Eastaugh</w:t>
      </w:r>
      <w:proofErr w:type="spellEnd"/>
      <w:r w:rsidRPr="006D7443">
        <w:rPr>
          <w:rFonts w:ascii="Calibri" w:hAnsi="Calibri"/>
        </w:rPr>
        <w:t xml:space="preserve">, C.S., </w:t>
      </w:r>
      <w:proofErr w:type="spellStart"/>
      <w:r w:rsidRPr="006D7443">
        <w:rPr>
          <w:rFonts w:ascii="Calibri" w:hAnsi="Calibri"/>
        </w:rPr>
        <w:t>Vlam</w:t>
      </w:r>
      <w:proofErr w:type="spellEnd"/>
      <w:r w:rsidRPr="006D7443">
        <w:rPr>
          <w:rFonts w:ascii="Calibri" w:hAnsi="Calibri"/>
        </w:rPr>
        <w:t xml:space="preserve">, M., </w:t>
      </w:r>
      <w:proofErr w:type="spellStart"/>
      <w:r w:rsidRPr="006D7443">
        <w:rPr>
          <w:rFonts w:ascii="Calibri" w:hAnsi="Calibri"/>
        </w:rPr>
        <w:t>Zuidema</w:t>
      </w:r>
      <w:proofErr w:type="spellEnd"/>
      <w:r w:rsidRPr="006D7443">
        <w:rPr>
          <w:rFonts w:ascii="Calibri" w:hAnsi="Calibri"/>
        </w:rPr>
        <w:t xml:space="preserve">, P.A., </w:t>
      </w:r>
      <w:proofErr w:type="spellStart"/>
      <w:r w:rsidRPr="006D7443">
        <w:rPr>
          <w:rFonts w:ascii="Calibri" w:hAnsi="Calibri"/>
        </w:rPr>
        <w:t>Groenendijk</w:t>
      </w:r>
      <w:proofErr w:type="spellEnd"/>
      <w:r w:rsidRPr="006D7443">
        <w:rPr>
          <w:rFonts w:ascii="Calibri" w:hAnsi="Calibri"/>
        </w:rPr>
        <w:t xml:space="preserve">, P., van der </w:t>
      </w:r>
      <w:proofErr w:type="spellStart"/>
      <w:r w:rsidRPr="006D7443">
        <w:rPr>
          <w:rFonts w:ascii="Calibri" w:hAnsi="Calibri"/>
        </w:rPr>
        <w:t>Sleen</w:t>
      </w:r>
      <w:proofErr w:type="spellEnd"/>
      <w:r w:rsidRPr="006D7443">
        <w:rPr>
          <w:rFonts w:ascii="Calibri" w:hAnsi="Calibri"/>
        </w:rPr>
        <w:t xml:space="preserve">, P., Jay, A. &amp; </w:t>
      </w:r>
      <w:proofErr w:type="spellStart"/>
      <w:r w:rsidRPr="006D7443">
        <w:rPr>
          <w:rFonts w:ascii="Calibri" w:hAnsi="Calibri"/>
        </w:rPr>
        <w:t>Vanclay</w:t>
      </w:r>
      <w:proofErr w:type="spellEnd"/>
      <w:r w:rsidRPr="006D7443">
        <w:rPr>
          <w:rFonts w:ascii="Calibri" w:hAnsi="Calibri"/>
        </w:rPr>
        <w:t xml:space="preserve">, J. (2017) Does biomass growth increase in the largest trees? Flaws, fallacies and alternative analyses. </w:t>
      </w:r>
      <w:r w:rsidRPr="006D7443">
        <w:rPr>
          <w:rFonts w:ascii="Calibri" w:hAnsi="Calibri"/>
          <w:i/>
          <w:iCs/>
        </w:rPr>
        <w:t>Functional Ecology</w:t>
      </w:r>
      <w:r w:rsidRPr="006D7443">
        <w:rPr>
          <w:rFonts w:ascii="Calibri" w:hAnsi="Calibri"/>
        </w:rPr>
        <w:t xml:space="preserve">, </w:t>
      </w:r>
      <w:r w:rsidRPr="006D7443">
        <w:rPr>
          <w:rFonts w:ascii="Calibri" w:hAnsi="Calibri"/>
          <w:b/>
          <w:bCs/>
        </w:rPr>
        <w:t>31</w:t>
      </w:r>
      <w:r w:rsidRPr="006D7443">
        <w:rPr>
          <w:rFonts w:ascii="Calibri" w:hAnsi="Calibri"/>
        </w:rPr>
        <w:t>, 568–581.</w:t>
      </w:r>
    </w:p>
    <w:p w14:paraId="01A04EAE" w14:textId="77777777" w:rsidR="006D7443" w:rsidRPr="006D7443" w:rsidRDefault="006D7443" w:rsidP="006D7443">
      <w:pPr>
        <w:pStyle w:val="Bibliography"/>
        <w:rPr>
          <w:rFonts w:ascii="Calibri" w:hAnsi="Calibri"/>
        </w:rPr>
      </w:pPr>
      <w:r w:rsidRPr="006D7443">
        <w:rPr>
          <w:rFonts w:ascii="Calibri" w:hAnsi="Calibri"/>
        </w:rPr>
        <w:t xml:space="preserve">Tang, J., </w:t>
      </w:r>
      <w:proofErr w:type="spellStart"/>
      <w:r w:rsidRPr="006D7443">
        <w:rPr>
          <w:rFonts w:ascii="Calibri" w:hAnsi="Calibri"/>
        </w:rPr>
        <w:t>Luyssaert</w:t>
      </w:r>
      <w:proofErr w:type="spellEnd"/>
      <w:r w:rsidRPr="006D7443">
        <w:rPr>
          <w:rFonts w:ascii="Calibri" w:hAnsi="Calibri"/>
        </w:rPr>
        <w:t xml:space="preserve">, S., Richardson, A.D., </w:t>
      </w:r>
      <w:proofErr w:type="spellStart"/>
      <w:r w:rsidRPr="006D7443">
        <w:rPr>
          <w:rFonts w:ascii="Calibri" w:hAnsi="Calibri"/>
        </w:rPr>
        <w:t>Kutsch</w:t>
      </w:r>
      <w:proofErr w:type="spellEnd"/>
      <w:r w:rsidRPr="006D7443">
        <w:rPr>
          <w:rFonts w:ascii="Calibri" w:hAnsi="Calibri"/>
        </w:rPr>
        <w:t xml:space="preserve">, W. &amp; </w:t>
      </w:r>
      <w:proofErr w:type="spellStart"/>
      <w:r w:rsidRPr="006D7443">
        <w:rPr>
          <w:rFonts w:ascii="Calibri" w:hAnsi="Calibri"/>
        </w:rPr>
        <w:t>Janssens</w:t>
      </w:r>
      <w:proofErr w:type="spellEnd"/>
      <w:r w:rsidRPr="006D7443">
        <w:rPr>
          <w:rFonts w:ascii="Calibri" w:hAnsi="Calibri"/>
        </w:rPr>
        <w:t xml:space="preserve">, I.A. (2014) Steeper declines in forest photosynthesis than respiration explain age-driven decreases in forest growth. </w:t>
      </w:r>
      <w:r w:rsidRPr="006D7443">
        <w:rPr>
          <w:rFonts w:ascii="Calibri" w:hAnsi="Calibri"/>
          <w:i/>
          <w:iCs/>
        </w:rPr>
        <w:t>Proceedings of the National Academy of Sciences</w:t>
      </w:r>
      <w:r w:rsidRPr="006D7443">
        <w:rPr>
          <w:rFonts w:ascii="Calibri" w:hAnsi="Calibri"/>
        </w:rPr>
        <w:t xml:space="preserve">, </w:t>
      </w:r>
      <w:r w:rsidRPr="006D7443">
        <w:rPr>
          <w:rFonts w:ascii="Calibri" w:hAnsi="Calibri"/>
          <w:b/>
          <w:bCs/>
        </w:rPr>
        <w:t>111</w:t>
      </w:r>
      <w:r w:rsidRPr="006D7443">
        <w:rPr>
          <w:rFonts w:ascii="Calibri" w:hAnsi="Calibri"/>
        </w:rPr>
        <w:t>, 8856–8860.</w:t>
      </w:r>
    </w:p>
    <w:p w14:paraId="7DF728D2" w14:textId="77777777" w:rsidR="006D7443" w:rsidRPr="006D7443" w:rsidRDefault="006D7443" w:rsidP="006D7443">
      <w:pPr>
        <w:pStyle w:val="Bibliography"/>
        <w:rPr>
          <w:rFonts w:ascii="Calibri" w:hAnsi="Calibri"/>
        </w:rPr>
      </w:pPr>
      <w:r w:rsidRPr="006D7443">
        <w:rPr>
          <w:rFonts w:ascii="Calibri" w:hAnsi="Calibri"/>
        </w:rPr>
        <w:t xml:space="preserve">Thomas, S.C. (2010) Photosynthetic capacity peaks at intermediate size in temperate deciduous trees. </w:t>
      </w:r>
      <w:r w:rsidRPr="006D7443">
        <w:rPr>
          <w:rFonts w:ascii="Calibri" w:hAnsi="Calibri"/>
          <w:i/>
          <w:iCs/>
        </w:rPr>
        <w:t>Tree Physiology</w:t>
      </w:r>
      <w:r w:rsidRPr="006D7443">
        <w:rPr>
          <w:rFonts w:ascii="Calibri" w:hAnsi="Calibri"/>
        </w:rPr>
        <w:t xml:space="preserve">, </w:t>
      </w:r>
      <w:r w:rsidRPr="006D7443">
        <w:rPr>
          <w:rFonts w:ascii="Calibri" w:hAnsi="Calibri"/>
          <w:b/>
          <w:bCs/>
        </w:rPr>
        <w:t>30</w:t>
      </w:r>
      <w:r w:rsidRPr="006D7443">
        <w:rPr>
          <w:rFonts w:ascii="Calibri" w:hAnsi="Calibri"/>
        </w:rPr>
        <w:t>, 555–573.</w:t>
      </w:r>
    </w:p>
    <w:p w14:paraId="0DE608AA" w14:textId="77777777" w:rsidR="006D7443" w:rsidRPr="006D7443" w:rsidRDefault="006D7443" w:rsidP="006D7443">
      <w:pPr>
        <w:pStyle w:val="Bibliography"/>
        <w:rPr>
          <w:rFonts w:ascii="Calibri" w:hAnsi="Calibri"/>
        </w:rPr>
      </w:pPr>
      <w:r w:rsidRPr="006D7443">
        <w:rPr>
          <w:rFonts w:ascii="Calibri" w:hAnsi="Calibri"/>
        </w:rPr>
        <w:lastRenderedPageBreak/>
        <w:t xml:space="preserve">Thomas, S.C. (2011) Age-related changes in tree growth and functional biology: the role of reproduction. </w:t>
      </w:r>
      <w:r w:rsidRPr="006D7443">
        <w:rPr>
          <w:rFonts w:ascii="Calibri" w:hAnsi="Calibri"/>
          <w:i/>
          <w:iCs/>
        </w:rPr>
        <w:t>Size- and Age-Related Changes in Tree Structure and Function</w:t>
      </w:r>
      <w:r w:rsidRPr="006D7443">
        <w:rPr>
          <w:rFonts w:ascii="Calibri" w:hAnsi="Calibri"/>
        </w:rPr>
        <w:t xml:space="preserve"> (</w:t>
      </w:r>
      <w:proofErr w:type="spellStart"/>
      <w:proofErr w:type="gramStart"/>
      <w:r w:rsidRPr="006D7443">
        <w:rPr>
          <w:rFonts w:ascii="Calibri" w:hAnsi="Calibri"/>
        </w:rPr>
        <w:t>eds</w:t>
      </w:r>
      <w:proofErr w:type="spellEnd"/>
      <w:proofErr w:type="gramEnd"/>
      <w:r w:rsidRPr="006D7443">
        <w:rPr>
          <w:rFonts w:ascii="Calibri" w:hAnsi="Calibri"/>
        </w:rPr>
        <w:t xml:space="preserve"> F.C. </w:t>
      </w:r>
      <w:proofErr w:type="spellStart"/>
      <w:r w:rsidRPr="006D7443">
        <w:rPr>
          <w:rFonts w:ascii="Calibri" w:hAnsi="Calibri"/>
        </w:rPr>
        <w:t>Meinzer</w:t>
      </w:r>
      <w:proofErr w:type="spellEnd"/>
      <w:r w:rsidRPr="006D7443">
        <w:rPr>
          <w:rFonts w:ascii="Calibri" w:hAnsi="Calibri"/>
        </w:rPr>
        <w:t xml:space="preserve">, B. </w:t>
      </w:r>
      <w:proofErr w:type="spellStart"/>
      <w:r w:rsidRPr="006D7443">
        <w:rPr>
          <w:rFonts w:ascii="Calibri" w:hAnsi="Calibri"/>
        </w:rPr>
        <w:t>Lachenbruch</w:t>
      </w:r>
      <w:proofErr w:type="spellEnd"/>
      <w:r w:rsidRPr="006D7443">
        <w:rPr>
          <w:rFonts w:ascii="Calibri" w:hAnsi="Calibri"/>
        </w:rPr>
        <w:t xml:space="preserve"> &amp; T.E. Dawson), pp. 33–64. Springer Netherlands, Dordrecht.</w:t>
      </w:r>
    </w:p>
    <w:p w14:paraId="4CE710E3" w14:textId="77777777" w:rsidR="006D7443" w:rsidRPr="006D7443" w:rsidRDefault="006D7443" w:rsidP="006D7443">
      <w:pPr>
        <w:pStyle w:val="Bibliography"/>
        <w:rPr>
          <w:rFonts w:ascii="Calibri" w:hAnsi="Calibri"/>
        </w:rPr>
      </w:pPr>
      <w:r w:rsidRPr="006D7443">
        <w:rPr>
          <w:rFonts w:ascii="Calibri" w:hAnsi="Calibri"/>
        </w:rPr>
        <w:t xml:space="preserve">Thompson, K. &amp; Stewart, A.J.A. (1981) </w:t>
      </w:r>
      <w:proofErr w:type="gramStart"/>
      <w:r w:rsidRPr="006D7443">
        <w:rPr>
          <w:rFonts w:ascii="Calibri" w:hAnsi="Calibri"/>
        </w:rPr>
        <w:t>The</w:t>
      </w:r>
      <w:proofErr w:type="gramEnd"/>
      <w:r w:rsidRPr="006D7443">
        <w:rPr>
          <w:rFonts w:ascii="Calibri" w:hAnsi="Calibri"/>
        </w:rPr>
        <w:t xml:space="preserve"> measurement and meaning of reproductive effort in plants. </w:t>
      </w:r>
      <w:r w:rsidRPr="006D7443">
        <w:rPr>
          <w:rFonts w:ascii="Calibri" w:hAnsi="Calibri"/>
          <w:i/>
          <w:iCs/>
        </w:rPr>
        <w:t>The American Naturalist</w:t>
      </w:r>
      <w:r w:rsidRPr="006D7443">
        <w:rPr>
          <w:rFonts w:ascii="Calibri" w:hAnsi="Calibri"/>
        </w:rPr>
        <w:t xml:space="preserve">, </w:t>
      </w:r>
      <w:r w:rsidRPr="006D7443">
        <w:rPr>
          <w:rFonts w:ascii="Calibri" w:hAnsi="Calibri"/>
          <w:b/>
          <w:bCs/>
        </w:rPr>
        <w:t>117</w:t>
      </w:r>
      <w:r w:rsidRPr="006D7443">
        <w:rPr>
          <w:rFonts w:ascii="Calibri" w:hAnsi="Calibri"/>
        </w:rPr>
        <w:t>, 205–211.</w:t>
      </w:r>
    </w:p>
    <w:p w14:paraId="577FB7F8" w14:textId="77777777" w:rsidR="006D7443" w:rsidRPr="006D7443" w:rsidRDefault="006D7443" w:rsidP="006D7443">
      <w:pPr>
        <w:pStyle w:val="Bibliography"/>
        <w:rPr>
          <w:rFonts w:ascii="Calibri" w:hAnsi="Calibri"/>
        </w:rPr>
      </w:pPr>
      <w:proofErr w:type="spellStart"/>
      <w:r w:rsidRPr="006D7443">
        <w:rPr>
          <w:rFonts w:ascii="Calibri" w:hAnsi="Calibri"/>
        </w:rPr>
        <w:t>Thornley</w:t>
      </w:r>
      <w:proofErr w:type="spellEnd"/>
      <w:r w:rsidRPr="006D7443">
        <w:rPr>
          <w:rFonts w:ascii="Calibri" w:hAnsi="Calibri"/>
        </w:rPr>
        <w:t xml:space="preserve">, J.H.M. (1972) A model to describe the partitioning of </w:t>
      </w:r>
      <w:proofErr w:type="spellStart"/>
      <w:r w:rsidRPr="006D7443">
        <w:rPr>
          <w:rFonts w:ascii="Calibri" w:hAnsi="Calibri"/>
        </w:rPr>
        <w:t>photosynthate</w:t>
      </w:r>
      <w:proofErr w:type="spellEnd"/>
      <w:r w:rsidRPr="006D7443">
        <w:rPr>
          <w:rFonts w:ascii="Calibri" w:hAnsi="Calibri"/>
        </w:rPr>
        <w:t xml:space="preserve"> during vegetative plant growth. </w:t>
      </w:r>
      <w:r w:rsidRPr="006D7443">
        <w:rPr>
          <w:rFonts w:ascii="Calibri" w:hAnsi="Calibri"/>
          <w:i/>
          <w:iCs/>
        </w:rPr>
        <w:t>Annals of Botany</w:t>
      </w:r>
      <w:r w:rsidRPr="006D7443">
        <w:rPr>
          <w:rFonts w:ascii="Calibri" w:hAnsi="Calibri"/>
        </w:rPr>
        <w:t xml:space="preserve">, </w:t>
      </w:r>
      <w:r w:rsidRPr="006D7443">
        <w:rPr>
          <w:rFonts w:ascii="Calibri" w:hAnsi="Calibri"/>
          <w:b/>
          <w:bCs/>
        </w:rPr>
        <w:t>36</w:t>
      </w:r>
      <w:r w:rsidRPr="006D7443">
        <w:rPr>
          <w:rFonts w:ascii="Calibri" w:hAnsi="Calibri"/>
        </w:rPr>
        <w:t>, 419–430.</w:t>
      </w:r>
    </w:p>
    <w:p w14:paraId="59C18753" w14:textId="77777777" w:rsidR="006D7443" w:rsidRPr="006D7443" w:rsidRDefault="006D7443" w:rsidP="006D7443">
      <w:pPr>
        <w:pStyle w:val="Bibliography"/>
        <w:rPr>
          <w:rFonts w:ascii="Calibri" w:hAnsi="Calibri"/>
        </w:rPr>
      </w:pPr>
      <w:r w:rsidRPr="006D7443">
        <w:rPr>
          <w:rFonts w:ascii="Calibri" w:hAnsi="Calibri"/>
        </w:rPr>
        <w:t xml:space="preserve">Weiner, J., Campbell, L.G., </w:t>
      </w:r>
      <w:proofErr w:type="spellStart"/>
      <w:r w:rsidRPr="006D7443">
        <w:rPr>
          <w:rFonts w:ascii="Calibri" w:hAnsi="Calibri"/>
        </w:rPr>
        <w:t>Pino</w:t>
      </w:r>
      <w:proofErr w:type="spellEnd"/>
      <w:r w:rsidRPr="006D7443">
        <w:rPr>
          <w:rFonts w:ascii="Calibri" w:hAnsi="Calibri"/>
        </w:rPr>
        <w:t xml:space="preserve">, J. &amp; </w:t>
      </w:r>
      <w:proofErr w:type="spellStart"/>
      <w:r w:rsidRPr="006D7443">
        <w:rPr>
          <w:rFonts w:ascii="Calibri" w:hAnsi="Calibri"/>
        </w:rPr>
        <w:t>Echarte</w:t>
      </w:r>
      <w:proofErr w:type="spellEnd"/>
      <w:r w:rsidRPr="006D7443">
        <w:rPr>
          <w:rFonts w:ascii="Calibri" w:hAnsi="Calibri"/>
        </w:rPr>
        <w:t xml:space="preserve">, L. (2009) </w:t>
      </w:r>
      <w:proofErr w:type="gramStart"/>
      <w:r w:rsidRPr="006D7443">
        <w:rPr>
          <w:rFonts w:ascii="Calibri" w:hAnsi="Calibri"/>
        </w:rPr>
        <w:t>The</w:t>
      </w:r>
      <w:proofErr w:type="gramEnd"/>
      <w:r w:rsidRPr="006D7443">
        <w:rPr>
          <w:rFonts w:ascii="Calibri" w:hAnsi="Calibri"/>
        </w:rPr>
        <w:t xml:space="preserve"> </w:t>
      </w:r>
      <w:proofErr w:type="spellStart"/>
      <w:r w:rsidRPr="006D7443">
        <w:rPr>
          <w:rFonts w:ascii="Calibri" w:hAnsi="Calibri"/>
        </w:rPr>
        <w:t>allometry</w:t>
      </w:r>
      <w:proofErr w:type="spellEnd"/>
      <w:r w:rsidRPr="006D7443">
        <w:rPr>
          <w:rFonts w:ascii="Calibri" w:hAnsi="Calibri"/>
        </w:rPr>
        <w:t xml:space="preserve"> of reproduction within plant populations. </w:t>
      </w:r>
      <w:r w:rsidRPr="006D7443">
        <w:rPr>
          <w:rFonts w:ascii="Calibri" w:hAnsi="Calibri"/>
          <w:i/>
          <w:iCs/>
        </w:rPr>
        <w:t>Journal of Ecology</w:t>
      </w:r>
      <w:r w:rsidRPr="006D7443">
        <w:rPr>
          <w:rFonts w:ascii="Calibri" w:hAnsi="Calibri"/>
        </w:rPr>
        <w:t xml:space="preserve">, </w:t>
      </w:r>
      <w:r w:rsidRPr="006D7443">
        <w:rPr>
          <w:rFonts w:ascii="Calibri" w:hAnsi="Calibri"/>
          <w:b/>
          <w:bCs/>
        </w:rPr>
        <w:t>97</w:t>
      </w:r>
      <w:r w:rsidRPr="006D7443">
        <w:rPr>
          <w:rFonts w:ascii="Calibri" w:hAnsi="Calibri"/>
        </w:rPr>
        <w:t>, 1220–1233.</w:t>
      </w:r>
    </w:p>
    <w:p w14:paraId="70715A02" w14:textId="77777777" w:rsidR="006D7443" w:rsidRPr="006D7443" w:rsidRDefault="006D7443" w:rsidP="006D7443">
      <w:pPr>
        <w:pStyle w:val="Bibliography"/>
        <w:rPr>
          <w:rFonts w:ascii="Calibri" w:hAnsi="Calibri"/>
        </w:rPr>
      </w:pPr>
      <w:r w:rsidRPr="006D7443">
        <w:rPr>
          <w:rFonts w:ascii="Calibri" w:hAnsi="Calibri"/>
        </w:rPr>
        <w:t xml:space="preserve">Wenk, E.H. &amp; Falster, D.S. (2015) Quantifying and understanding reproductive allocation schedules in plants. </w:t>
      </w:r>
      <w:r w:rsidRPr="006D7443">
        <w:rPr>
          <w:rFonts w:ascii="Calibri" w:hAnsi="Calibri"/>
          <w:i/>
          <w:iCs/>
        </w:rPr>
        <w:t>Ecology and Evolution</w:t>
      </w:r>
      <w:r w:rsidRPr="006D7443">
        <w:rPr>
          <w:rFonts w:ascii="Calibri" w:hAnsi="Calibri"/>
        </w:rPr>
        <w:t xml:space="preserve">, </w:t>
      </w:r>
      <w:r w:rsidRPr="006D7443">
        <w:rPr>
          <w:rFonts w:ascii="Calibri" w:hAnsi="Calibri"/>
          <w:b/>
          <w:bCs/>
        </w:rPr>
        <w:t>5</w:t>
      </w:r>
      <w:r w:rsidRPr="006D7443">
        <w:rPr>
          <w:rFonts w:ascii="Calibri" w:hAnsi="Calibri"/>
        </w:rPr>
        <w:t>, 5521–5538.</w:t>
      </w:r>
    </w:p>
    <w:p w14:paraId="4796FD48" w14:textId="77777777" w:rsidR="006D7443" w:rsidRPr="006D7443" w:rsidRDefault="006D7443" w:rsidP="006D7443">
      <w:pPr>
        <w:pStyle w:val="Bibliography"/>
        <w:rPr>
          <w:rFonts w:ascii="Calibri" w:hAnsi="Calibri"/>
        </w:rPr>
      </w:pPr>
      <w:proofErr w:type="gramStart"/>
      <w:r w:rsidRPr="006D7443">
        <w:rPr>
          <w:rFonts w:ascii="Calibri" w:hAnsi="Calibri"/>
        </w:rPr>
        <w:t>de</w:t>
      </w:r>
      <w:proofErr w:type="gramEnd"/>
      <w:r w:rsidRPr="006D7443">
        <w:rPr>
          <w:rFonts w:ascii="Calibri" w:hAnsi="Calibri"/>
        </w:rPr>
        <w:t xml:space="preserve"> Wit, C.T. (1978) </w:t>
      </w:r>
      <w:r w:rsidRPr="006D7443">
        <w:rPr>
          <w:rFonts w:ascii="Calibri" w:hAnsi="Calibri"/>
          <w:i/>
          <w:iCs/>
        </w:rPr>
        <w:t>Simulation of Assimilation, Respiration and Transpiration of Crops</w:t>
      </w:r>
      <w:r w:rsidRPr="006D7443">
        <w:rPr>
          <w:rFonts w:ascii="Calibri" w:hAnsi="Calibri"/>
        </w:rPr>
        <w:t>. Centre for Agricultural Publishing and Documentation.</w:t>
      </w:r>
    </w:p>
    <w:p w14:paraId="067F850F" w14:textId="77777777" w:rsidR="006D7443" w:rsidRPr="006D7443" w:rsidRDefault="006D7443" w:rsidP="006D7443">
      <w:pPr>
        <w:pStyle w:val="Bibliography"/>
        <w:rPr>
          <w:rFonts w:ascii="Calibri" w:hAnsi="Calibri"/>
        </w:rPr>
      </w:pPr>
      <w:r w:rsidRPr="006D7443">
        <w:rPr>
          <w:rFonts w:ascii="Calibri" w:hAnsi="Calibri"/>
        </w:rPr>
        <w:t xml:space="preserve">Wright, S.J., Jaramillo, M.A., </w:t>
      </w:r>
      <w:proofErr w:type="spellStart"/>
      <w:r w:rsidRPr="006D7443">
        <w:rPr>
          <w:rFonts w:ascii="Calibri" w:hAnsi="Calibri"/>
        </w:rPr>
        <w:t>Pavon</w:t>
      </w:r>
      <w:proofErr w:type="spellEnd"/>
      <w:r w:rsidRPr="006D7443">
        <w:rPr>
          <w:rFonts w:ascii="Calibri" w:hAnsi="Calibri"/>
        </w:rPr>
        <w:t xml:space="preserve">, J., Condit, R., Hubbell, S.P. &amp; Foster, R.B. (2005) Reproductive size thresholds in tropical trees: variation among individuals, species and forests. </w:t>
      </w:r>
      <w:r w:rsidRPr="006D7443">
        <w:rPr>
          <w:rFonts w:ascii="Calibri" w:hAnsi="Calibri"/>
          <w:i/>
          <w:iCs/>
        </w:rPr>
        <w:t>Journal of Tropical Ecology</w:t>
      </w:r>
      <w:r w:rsidRPr="006D7443">
        <w:rPr>
          <w:rFonts w:ascii="Calibri" w:hAnsi="Calibri"/>
        </w:rPr>
        <w:t xml:space="preserve">, </w:t>
      </w:r>
      <w:r w:rsidRPr="006D7443">
        <w:rPr>
          <w:rFonts w:ascii="Calibri" w:hAnsi="Calibri"/>
          <w:b/>
          <w:bCs/>
        </w:rPr>
        <w:t>21</w:t>
      </w:r>
      <w:r w:rsidRPr="006D7443">
        <w:rPr>
          <w:rFonts w:ascii="Calibri" w:hAnsi="Calibri"/>
        </w:rPr>
        <w:t>, 307–315.</w:t>
      </w:r>
    </w:p>
    <w:p w14:paraId="65203204" w14:textId="77777777" w:rsidR="006D7443" w:rsidRPr="006D7443" w:rsidRDefault="006D7443" w:rsidP="006D7443">
      <w:pPr>
        <w:pStyle w:val="Bibliography"/>
        <w:rPr>
          <w:rFonts w:ascii="Calibri" w:hAnsi="Calibri"/>
        </w:rPr>
      </w:pPr>
      <w:r w:rsidRPr="006D7443">
        <w:rPr>
          <w:rFonts w:ascii="Calibri" w:hAnsi="Calibri"/>
        </w:rPr>
        <w:t xml:space="preserve">Wright, S.J., </w:t>
      </w:r>
      <w:proofErr w:type="spellStart"/>
      <w:r w:rsidRPr="006D7443">
        <w:rPr>
          <w:rFonts w:ascii="Calibri" w:hAnsi="Calibri"/>
        </w:rPr>
        <w:t>Kitajima</w:t>
      </w:r>
      <w:proofErr w:type="spellEnd"/>
      <w:r w:rsidRPr="006D7443">
        <w:rPr>
          <w:rFonts w:ascii="Calibri" w:hAnsi="Calibri"/>
        </w:rPr>
        <w:t xml:space="preserve">, K., Kraft, N.J.B., Reich, P.B., Wright, I.J., Bunker, D.E., Condit, R., </w:t>
      </w:r>
      <w:proofErr w:type="spellStart"/>
      <w:r w:rsidRPr="006D7443">
        <w:rPr>
          <w:rFonts w:ascii="Calibri" w:hAnsi="Calibri"/>
        </w:rPr>
        <w:t>Dalling</w:t>
      </w:r>
      <w:proofErr w:type="spellEnd"/>
      <w:r w:rsidRPr="006D7443">
        <w:rPr>
          <w:rFonts w:ascii="Calibri" w:hAnsi="Calibri"/>
        </w:rPr>
        <w:t xml:space="preserve">, J.W., Davies, S.J., </w:t>
      </w:r>
      <w:proofErr w:type="spellStart"/>
      <w:r w:rsidRPr="006D7443">
        <w:rPr>
          <w:rFonts w:ascii="Calibri" w:hAnsi="Calibri"/>
        </w:rPr>
        <w:t>Díaz</w:t>
      </w:r>
      <w:proofErr w:type="spellEnd"/>
      <w:r w:rsidRPr="006D7443">
        <w:rPr>
          <w:rFonts w:ascii="Calibri" w:hAnsi="Calibri"/>
        </w:rPr>
        <w:t xml:space="preserve">, S., </w:t>
      </w:r>
      <w:proofErr w:type="spellStart"/>
      <w:r w:rsidRPr="006D7443">
        <w:rPr>
          <w:rFonts w:ascii="Calibri" w:hAnsi="Calibri"/>
        </w:rPr>
        <w:t>Engelbrecht</w:t>
      </w:r>
      <w:proofErr w:type="spellEnd"/>
      <w:r w:rsidRPr="006D7443">
        <w:rPr>
          <w:rFonts w:ascii="Calibri" w:hAnsi="Calibri"/>
        </w:rPr>
        <w:t xml:space="preserve">, B.M.J., Harms, K.E., Hubbell, S.P., Marks, C.O., Ruiz-Jaen, M.C., Salvador, C.M. &amp; </w:t>
      </w:r>
      <w:proofErr w:type="spellStart"/>
      <w:r w:rsidRPr="006D7443">
        <w:rPr>
          <w:rFonts w:ascii="Calibri" w:hAnsi="Calibri"/>
        </w:rPr>
        <w:t>Zanne</w:t>
      </w:r>
      <w:proofErr w:type="spellEnd"/>
      <w:r w:rsidRPr="006D7443">
        <w:rPr>
          <w:rFonts w:ascii="Calibri" w:hAnsi="Calibri"/>
        </w:rPr>
        <w:t xml:space="preserve">, A.E. (2010) Functional traits and the growth–mortality trade-off in tropical trees. </w:t>
      </w:r>
      <w:r w:rsidRPr="006D7443">
        <w:rPr>
          <w:rFonts w:ascii="Calibri" w:hAnsi="Calibri"/>
          <w:i/>
          <w:iCs/>
        </w:rPr>
        <w:t>Ecology</w:t>
      </w:r>
      <w:r w:rsidRPr="006D7443">
        <w:rPr>
          <w:rFonts w:ascii="Calibri" w:hAnsi="Calibri"/>
        </w:rPr>
        <w:t xml:space="preserve">, </w:t>
      </w:r>
      <w:r w:rsidRPr="006D7443">
        <w:rPr>
          <w:rFonts w:ascii="Calibri" w:hAnsi="Calibri"/>
          <w:b/>
          <w:bCs/>
        </w:rPr>
        <w:t>91</w:t>
      </w:r>
      <w:r w:rsidRPr="006D7443">
        <w:rPr>
          <w:rFonts w:ascii="Calibri" w:hAnsi="Calibri"/>
        </w:rPr>
        <w:t>, 3664–3674.</w:t>
      </w:r>
    </w:p>
    <w:p w14:paraId="1F2BABAE" w14:textId="77777777" w:rsidR="006D7443" w:rsidRPr="006D7443" w:rsidRDefault="006D7443" w:rsidP="006D7443">
      <w:pPr>
        <w:pStyle w:val="Bibliography"/>
        <w:rPr>
          <w:rFonts w:ascii="Calibri" w:hAnsi="Calibri"/>
        </w:rPr>
      </w:pPr>
      <w:r w:rsidRPr="006D7443">
        <w:rPr>
          <w:rFonts w:ascii="Calibri" w:hAnsi="Calibri"/>
        </w:rPr>
        <w:t xml:space="preserve">Young, T.P. (2010) </w:t>
      </w:r>
      <w:proofErr w:type="spellStart"/>
      <w:r w:rsidRPr="006D7443">
        <w:rPr>
          <w:rFonts w:ascii="Calibri" w:hAnsi="Calibri"/>
        </w:rPr>
        <w:t>Semelparity</w:t>
      </w:r>
      <w:proofErr w:type="spellEnd"/>
      <w:r w:rsidRPr="006D7443">
        <w:rPr>
          <w:rFonts w:ascii="Calibri" w:hAnsi="Calibri"/>
        </w:rPr>
        <w:t xml:space="preserve"> and </w:t>
      </w:r>
      <w:proofErr w:type="spellStart"/>
      <w:r w:rsidRPr="006D7443">
        <w:rPr>
          <w:rFonts w:ascii="Calibri" w:hAnsi="Calibri"/>
        </w:rPr>
        <w:t>iteroparity</w:t>
      </w:r>
      <w:proofErr w:type="spellEnd"/>
      <w:r w:rsidRPr="006D7443">
        <w:rPr>
          <w:rFonts w:ascii="Calibri" w:hAnsi="Calibri"/>
        </w:rPr>
        <w:t xml:space="preserve">. </w:t>
      </w:r>
      <w:r w:rsidRPr="006D7443">
        <w:rPr>
          <w:rFonts w:ascii="Calibri" w:hAnsi="Calibri"/>
          <w:i/>
          <w:iCs/>
        </w:rPr>
        <w:t>Nature Education Knowledge</w:t>
      </w:r>
      <w:r w:rsidRPr="006D7443">
        <w:rPr>
          <w:rFonts w:ascii="Calibri" w:hAnsi="Calibri"/>
        </w:rPr>
        <w:t xml:space="preserve">, </w:t>
      </w:r>
      <w:r w:rsidRPr="006D7443">
        <w:rPr>
          <w:rFonts w:ascii="Calibri" w:hAnsi="Calibri"/>
          <w:b/>
          <w:bCs/>
        </w:rPr>
        <w:t>3</w:t>
      </w:r>
      <w:r w:rsidRPr="006D7443">
        <w:rPr>
          <w:rFonts w:ascii="Calibri" w:hAnsi="Calibri"/>
        </w:rPr>
        <w:t>, 2.</w:t>
      </w:r>
    </w:p>
    <w:p w14:paraId="6F56719D" w14:textId="6965FF16" w:rsidR="00547A4A" w:rsidRPr="00247086" w:rsidRDefault="008A4174" w:rsidP="00547A4A">
      <w:r w:rsidRPr="00247086">
        <w:rPr>
          <w:i/>
        </w:rPr>
        <w:fldChar w:fldCharType="end"/>
      </w:r>
      <w:r w:rsidR="00547A4A" w:rsidRPr="00247086">
        <w:t xml:space="preserve"> 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14:paraId="62519463" w14:textId="77777777" w:rsidR="00513658" w:rsidRPr="00247086" w:rsidRDefault="00513658" w:rsidP="00513658">
      <w:r w:rsidRPr="00247086">
        <w:t xml:space="preserve">However, with increasing plant size, the energy expenditure to replace shed leaves and stems, becomes an ever larger proportion of a plant’s total energy budget. While the proportion of </w:t>
      </w:r>
      <w:r w:rsidRPr="00247086">
        <w:rPr>
          <w:i/>
        </w:rPr>
        <w:t>surplus energy</w:t>
      </w:r>
      <w:r w:rsidRPr="00247086">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sidRPr="00247086">
        <w:rPr>
          <w:i/>
        </w:rPr>
        <w:t xml:space="preserve">decrease </w:t>
      </w:r>
      <w:r w:rsidRPr="00247086">
        <w:t xml:space="preserve">in plant size year-upon-year. Decreasing leaf area cannot be a long-term strategy, but may allow a plant to have higher reproductive output for several years at the end </w:t>
      </w:r>
      <w:r w:rsidRPr="00247086">
        <w:lastRenderedPageBreak/>
        <w:t xml:space="preserve">of its life. If a plant ceases to increase its vegetative size, RA, calculated as a proportion of </w:t>
      </w:r>
      <w:r w:rsidRPr="00247086">
        <w:rPr>
          <w:i/>
        </w:rPr>
        <w:t>surplus energy</w:t>
      </w:r>
      <w:r w:rsidRPr="00247086">
        <w:t xml:space="preserve"> reaches 1 and if a plant’s vegetative size declines, RA exceeds 1. If plants display such growth trajectories, the conventional RA calculation will not accurately depict a plant’s energy allocation decisions. </w:t>
      </w:r>
    </w:p>
    <w:p w14:paraId="6EB679A5" w14:textId="77777777" w:rsidR="00513658" w:rsidRPr="00247086" w:rsidRDefault="00513658" w:rsidP="00513658">
      <w:r w:rsidRPr="00247086">
        <w:t>Yearly leaf replacement</w:t>
      </w:r>
    </w:p>
    <w:p w14:paraId="6965AD6B" w14:textId="77777777" w:rsidR="008A4174" w:rsidRPr="00247086" w:rsidRDefault="008A4174" w:rsidP="004B53F8">
      <w:pPr>
        <w:rPr>
          <w:i/>
        </w:rPr>
      </w:pPr>
    </w:p>
    <w:sectPr w:rsidR="008A4174" w:rsidRPr="0024708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r Elizabeth Wenk" w:date="2017-02-24T12:30:00Z" w:initials="DEW">
    <w:p w14:paraId="355BD6AE" w14:textId="77777777" w:rsidR="002B6A67" w:rsidRDefault="002B6A67">
      <w:pPr>
        <w:pStyle w:val="CommentText"/>
      </w:pPr>
      <w:r>
        <w:rPr>
          <w:rStyle w:val="CommentReference"/>
        </w:rPr>
        <w:annotationRef/>
      </w:r>
      <w:r>
        <w:t>This set of references empirical data on declining photosynthetic rates, not about RA model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5BD6A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dvTT6120e2aa">
    <w:panose1 w:val="00000000000000000000"/>
    <w:charset w:val="00"/>
    <w:family w:val="roman"/>
    <w:notTrueType/>
    <w:pitch w:val="default"/>
    <w:sig w:usb0="00000003" w:usb1="00000000" w:usb2="00000000" w:usb3="00000000" w:csb0="00000001" w:csb1="00000000"/>
  </w:font>
  <w:font w:name="AdvMINION-R">
    <w:panose1 w:val="00000000000000000000"/>
    <w:charset w:val="00"/>
    <w:family w:val="roman"/>
    <w:notTrueType/>
    <w:pitch w:val="default"/>
    <w:sig w:usb0="00000003" w:usb1="00000000" w:usb2="00000000" w:usb3="00000000" w:csb0="00000001" w:csb1="00000000"/>
  </w:font>
  <w:font w:name="AdvTT6120e2aa+fb">
    <w:panose1 w:val="00000000000000000000"/>
    <w:charset w:val="00"/>
    <w:family w:val="auto"/>
    <w:notTrueType/>
    <w:pitch w:val="default"/>
    <w:sig w:usb0="00000003" w:usb1="00000000" w:usb2="00000000" w:usb3="00000000" w:csb0="00000001" w:csb1="00000000"/>
  </w:font>
  <w:font w:name="TimesNRMT">
    <w:panose1 w:val="00000000000000000000"/>
    <w:charset w:val="00"/>
    <w:family w:val="roman"/>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 w:name="AdvTimes-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7"/>
  </w:num>
  <w:num w:numId="2">
    <w:abstractNumId w:val="1"/>
  </w:num>
  <w:num w:numId="3">
    <w:abstractNumId w:val="5"/>
  </w:num>
  <w:num w:numId="4">
    <w:abstractNumId w:val="4"/>
  </w:num>
  <w:num w:numId="5">
    <w:abstractNumId w:val="6"/>
  </w:num>
  <w:num w:numId="6">
    <w:abstractNumId w:val="0"/>
  </w:num>
  <w:num w:numId="7">
    <w:abstractNumId w:val="3"/>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6631B"/>
    <w:rsid w:val="000C3A09"/>
    <w:rsid w:val="000D04B0"/>
    <w:rsid w:val="001153EE"/>
    <w:rsid w:val="0017201F"/>
    <w:rsid w:val="0017621A"/>
    <w:rsid w:val="0019366B"/>
    <w:rsid w:val="001B2262"/>
    <w:rsid w:val="00204AC8"/>
    <w:rsid w:val="00210752"/>
    <w:rsid w:val="00217531"/>
    <w:rsid w:val="00247086"/>
    <w:rsid w:val="00250722"/>
    <w:rsid w:val="00253A53"/>
    <w:rsid w:val="002552CA"/>
    <w:rsid w:val="00266B46"/>
    <w:rsid w:val="0027242B"/>
    <w:rsid w:val="00295705"/>
    <w:rsid w:val="002A75FA"/>
    <w:rsid w:val="002B48CA"/>
    <w:rsid w:val="002B6A67"/>
    <w:rsid w:val="00341F32"/>
    <w:rsid w:val="00351D46"/>
    <w:rsid w:val="003A45BB"/>
    <w:rsid w:val="003D6B6B"/>
    <w:rsid w:val="003E06B6"/>
    <w:rsid w:val="003F4704"/>
    <w:rsid w:val="00443CD1"/>
    <w:rsid w:val="004605A4"/>
    <w:rsid w:val="004B53F8"/>
    <w:rsid w:val="004C3858"/>
    <w:rsid w:val="004D3EBD"/>
    <w:rsid w:val="00502BAB"/>
    <w:rsid w:val="00513658"/>
    <w:rsid w:val="005154A4"/>
    <w:rsid w:val="00520F08"/>
    <w:rsid w:val="00547A4A"/>
    <w:rsid w:val="005672DE"/>
    <w:rsid w:val="0057166D"/>
    <w:rsid w:val="005720F6"/>
    <w:rsid w:val="00596552"/>
    <w:rsid w:val="005A1C14"/>
    <w:rsid w:val="005C0A0A"/>
    <w:rsid w:val="005E06EB"/>
    <w:rsid w:val="005E0B93"/>
    <w:rsid w:val="005E6C4A"/>
    <w:rsid w:val="00624F81"/>
    <w:rsid w:val="00653D39"/>
    <w:rsid w:val="00672630"/>
    <w:rsid w:val="00682BD8"/>
    <w:rsid w:val="00693310"/>
    <w:rsid w:val="006A40EF"/>
    <w:rsid w:val="006C65C4"/>
    <w:rsid w:val="006C675D"/>
    <w:rsid w:val="006D7443"/>
    <w:rsid w:val="0070388E"/>
    <w:rsid w:val="007047BC"/>
    <w:rsid w:val="0071474E"/>
    <w:rsid w:val="00714DB8"/>
    <w:rsid w:val="0074577C"/>
    <w:rsid w:val="00757124"/>
    <w:rsid w:val="00777973"/>
    <w:rsid w:val="00785C27"/>
    <w:rsid w:val="00792EAE"/>
    <w:rsid w:val="007A257F"/>
    <w:rsid w:val="007A6B12"/>
    <w:rsid w:val="007B5320"/>
    <w:rsid w:val="007E016E"/>
    <w:rsid w:val="008439EC"/>
    <w:rsid w:val="008647C0"/>
    <w:rsid w:val="008820E7"/>
    <w:rsid w:val="008A4174"/>
    <w:rsid w:val="008B536B"/>
    <w:rsid w:val="0090272C"/>
    <w:rsid w:val="00912F71"/>
    <w:rsid w:val="009263C4"/>
    <w:rsid w:val="00936245"/>
    <w:rsid w:val="00996318"/>
    <w:rsid w:val="00A054A1"/>
    <w:rsid w:val="00A14E06"/>
    <w:rsid w:val="00A20556"/>
    <w:rsid w:val="00A340BD"/>
    <w:rsid w:val="00A75447"/>
    <w:rsid w:val="00AA2855"/>
    <w:rsid w:val="00AB4E1F"/>
    <w:rsid w:val="00AC7281"/>
    <w:rsid w:val="00B006ED"/>
    <w:rsid w:val="00B26B66"/>
    <w:rsid w:val="00B866E9"/>
    <w:rsid w:val="00B86764"/>
    <w:rsid w:val="00BA3BBE"/>
    <w:rsid w:val="00BB50BC"/>
    <w:rsid w:val="00BC4A6F"/>
    <w:rsid w:val="00BC6580"/>
    <w:rsid w:val="00BD32A9"/>
    <w:rsid w:val="00BD3C28"/>
    <w:rsid w:val="00BD5089"/>
    <w:rsid w:val="00BF51E3"/>
    <w:rsid w:val="00C306E1"/>
    <w:rsid w:val="00C569BB"/>
    <w:rsid w:val="00C6341A"/>
    <w:rsid w:val="00C86540"/>
    <w:rsid w:val="00C95032"/>
    <w:rsid w:val="00CA18E0"/>
    <w:rsid w:val="00CC215D"/>
    <w:rsid w:val="00CD7DC7"/>
    <w:rsid w:val="00D05870"/>
    <w:rsid w:val="00D27654"/>
    <w:rsid w:val="00D279A7"/>
    <w:rsid w:val="00D407F4"/>
    <w:rsid w:val="00D456E0"/>
    <w:rsid w:val="00D649DA"/>
    <w:rsid w:val="00D80492"/>
    <w:rsid w:val="00DC3877"/>
    <w:rsid w:val="00E30D35"/>
    <w:rsid w:val="00E401CD"/>
    <w:rsid w:val="00E42E8B"/>
    <w:rsid w:val="00E837AA"/>
    <w:rsid w:val="00ED6D6E"/>
    <w:rsid w:val="00ED6D71"/>
    <w:rsid w:val="00EF009E"/>
    <w:rsid w:val="00EF05D4"/>
    <w:rsid w:val="00F123A9"/>
    <w:rsid w:val="00F16B6A"/>
    <w:rsid w:val="00F37ECE"/>
    <w:rsid w:val="00F51E0F"/>
    <w:rsid w:val="00F72A60"/>
    <w:rsid w:val="00F73634"/>
    <w:rsid w:val="00FB2CEE"/>
    <w:rsid w:val="00FB42A7"/>
    <w:rsid w:val="00FD5B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DAC20"/>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 w:id="200122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doi/10.1111/1365-2435.12775/full" TargetMode="External"/><Relationship Id="rId3" Type="http://schemas.openxmlformats.org/officeDocument/2006/relationships/settings" Target="settings.xml"/><Relationship Id="rId7" Type="http://schemas.openxmlformats.org/officeDocument/2006/relationships/hyperlink" Target="http://onlinelibrary.wiley.com/doi/10.1111/1365-2435.12775/full"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207</TotalTime>
  <Pages>11</Pages>
  <Words>18811</Words>
  <Characters>107225</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25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8</cp:revision>
  <dcterms:created xsi:type="dcterms:W3CDTF">2016-12-15T22:31:00Z</dcterms:created>
  <dcterms:modified xsi:type="dcterms:W3CDTF">2017-03-24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0KG5fNZq"/&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